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D273F3" w14:textId="266E5AF2" w:rsidR="00C97AAB" w:rsidRDefault="000961A9" w:rsidP="008D3F0C">
      <w:pPr>
        <w:spacing w:line="240" w:lineRule="auto"/>
        <w:rPr>
          <w:rFonts w:cstheme="minorHAnsi"/>
          <w:b/>
          <w:bCs/>
        </w:rPr>
      </w:pPr>
      <w:r w:rsidRPr="00435D35">
        <w:rPr>
          <w:rFonts w:cstheme="minorHAnsi"/>
          <w:b/>
          <w:bCs/>
        </w:rPr>
        <w:t xml:space="preserve">Marco de Referencia para la Recopilación y Análisis </w:t>
      </w:r>
      <w:r w:rsidR="00D52C3B" w:rsidRPr="000961A9">
        <w:rPr>
          <w:rFonts w:cstheme="minorHAnsi"/>
          <w:b/>
          <w:bCs/>
          <w:noProof/>
        </w:rPr>
        <mc:AlternateContent>
          <mc:Choice Requires="wps">
            <w:drawing>
              <wp:anchor distT="0" distB="0" distL="114300" distR="114300" simplePos="0" relativeHeight="251663360" behindDoc="0" locked="0" layoutInCell="1" allowOverlap="1" wp14:anchorId="541A6FC8" wp14:editId="066907DB">
                <wp:simplePos x="0" y="0"/>
                <wp:positionH relativeFrom="page">
                  <wp:align>center</wp:align>
                </wp:positionH>
                <wp:positionV relativeFrom="page">
                  <wp:posOffset>9406890</wp:posOffset>
                </wp:positionV>
                <wp:extent cx="7927340" cy="1283970"/>
                <wp:effectExtent l="0" t="0" r="0" b="0"/>
                <wp:wrapNone/>
                <wp:docPr id="91" name="Rectángulo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27340" cy="1283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F996574" id="Rectángulo 2" o:spid="_x0000_s1026" style="position:absolute;margin-left:0;margin-top:740.7pt;width:624.2pt;height:101.1pt;z-index:251663360;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" filled="f" stroked="f">
                <v:stroke joinstyle="round"/>
                <w10:wrap anchorx="page" anchory="page"/>
              </v:rect>
            </w:pict>
          </mc:Fallback>
        </mc:AlternateContent>
      </w:r>
      <w:r w:rsidR="00D52C3B" w:rsidRPr="000961A9">
        <w:rPr>
          <w:rFonts w:cstheme="minorHAnsi"/>
          <w:b/>
          <w:bCs/>
          <w:noProof/>
        </w:rPr>
        <mc:AlternateContent>
          <mc:Choice Requires="wps">
            <w:drawing>
              <wp:anchor distT="0" distB="0" distL="114300" distR="114300" simplePos="0" relativeHeight="251664384" behindDoc="0" locked="0" layoutInCell="1" allowOverlap="1" wp14:anchorId="153F21AD" wp14:editId="7EC81621">
                <wp:simplePos x="0" y="0"/>
                <wp:positionH relativeFrom="page">
                  <wp:posOffset>-180975</wp:posOffset>
                </wp:positionH>
                <wp:positionV relativeFrom="page">
                  <wp:posOffset>6350</wp:posOffset>
                </wp:positionV>
                <wp:extent cx="7924165" cy="1283970"/>
                <wp:effectExtent l="0" t="0" r="0" b="0"/>
                <wp:wrapNone/>
                <wp:docPr id="90" name="Rectángulo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24165" cy="1283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412A480" id="Rectángulo 1" o:spid="_x0000_s1026" style="position:absolute;margin-left:-14.25pt;margin-top:.5pt;width:623.95pt;height:101.1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" filled="f" stroked="f">
                <v:stroke joinstyle="round"/>
                <w10:wrap anchorx="page" anchory="page"/>
              </v:rect>
            </w:pict>
          </mc:Fallback>
        </mc:AlternateContent>
      </w:r>
      <w:r w:rsidRPr="000961A9">
        <w:rPr>
          <w:rFonts w:cstheme="minorHAnsi"/>
          <w:b/>
          <w:bCs/>
        </w:rPr>
        <w:t xml:space="preserve"> de </w:t>
      </w:r>
      <w:r w:rsidR="00482D5E" w:rsidRPr="008D3F0C">
        <w:rPr>
          <w:rFonts w:cstheme="minorHAnsi"/>
          <w:b/>
          <w:bCs/>
        </w:rPr>
        <w:t>Informes De Sostenibilidad En Empresas Industriales De Itapúa, Paraguay Año 2022</w:t>
      </w:r>
      <w:r>
        <w:rPr>
          <w:rFonts w:cstheme="minorHAnsi"/>
          <w:b/>
          <w:bCs/>
        </w:rPr>
        <w:t>.</w:t>
      </w:r>
    </w:p>
    <w:p w14:paraId="1EF9A4BF" w14:textId="77777777" w:rsidR="000961A9" w:rsidRPr="008D3F0C" w:rsidRDefault="000961A9" w:rsidP="008D3F0C">
      <w:pPr>
        <w:spacing w:line="240" w:lineRule="auto"/>
        <w:rPr>
          <w:rFonts w:cstheme="minorHAnsi"/>
          <w:b/>
        </w:rPr>
      </w:pPr>
    </w:p>
    <w:p w14:paraId="3BB6D76B" w14:textId="45429581" w:rsidR="0032151E" w:rsidRPr="008D3F0C" w:rsidRDefault="000961A9" w:rsidP="008D3F0C">
      <w:pPr>
        <w:spacing w:line="240" w:lineRule="auto"/>
        <w:jc w:val="both"/>
        <w:rPr>
          <w:rFonts w:cstheme="minorHAnsi"/>
          <w:b/>
          <w:bCs/>
          <w:lang w:val="en-US"/>
        </w:rPr>
      </w:pPr>
      <w:r w:rsidRPr="000961A9">
        <w:rPr>
          <w:rFonts w:cstheme="minorHAnsi"/>
          <w:b/>
          <w:bCs/>
          <w:lang w:val="en-US"/>
        </w:rPr>
        <w:t>Reference Framework for the Collection and Analysis of Sustainability Reports in Industrial Companies of Itapúa, Paraguay Year</w:t>
      </w:r>
      <w:r>
        <w:rPr>
          <w:rFonts w:cstheme="minorHAnsi"/>
          <w:b/>
          <w:bCs/>
          <w:lang w:val="en-US"/>
        </w:rPr>
        <w:t>.</w:t>
      </w:r>
    </w:p>
    <w:p w14:paraId="7072E8CD" w14:textId="77777777" w:rsidR="00D20F36" w:rsidRPr="00D029AD" w:rsidRDefault="00E25EB5" w:rsidP="008D3F0C">
      <w:pPr>
        <w:spacing w:line="240" w:lineRule="auto"/>
        <w:jc w:val="both"/>
        <w:rPr>
          <w:rFonts w:cstheme="minorHAnsi"/>
          <w:b/>
          <w:bCs/>
          <w:lang w:val="en-US"/>
        </w:rPr>
      </w:pPr>
      <w:proofErr w:type="spellStart"/>
      <w:r w:rsidRPr="00D029AD">
        <w:rPr>
          <w:rFonts w:cstheme="minorHAnsi"/>
          <w:b/>
          <w:bCs/>
          <w:lang w:val="en-US"/>
        </w:rPr>
        <w:t>Autores</w:t>
      </w:r>
      <w:proofErr w:type="spellEnd"/>
      <w:r w:rsidRPr="00D029AD">
        <w:rPr>
          <w:rFonts w:cstheme="minorHAnsi"/>
          <w:b/>
          <w:bCs/>
          <w:lang w:val="en-US"/>
        </w:rPr>
        <w:t>:</w:t>
      </w:r>
    </w:p>
    <w:p w14:paraId="035A04E0" w14:textId="77777777" w:rsidR="00E25EB5" w:rsidRPr="00D029AD" w:rsidRDefault="007E54C5" w:rsidP="008D3F0C">
      <w:pPr>
        <w:spacing w:after="0" w:line="240" w:lineRule="auto"/>
        <w:jc w:val="right"/>
        <w:rPr>
          <w:rFonts w:cstheme="minorHAnsi"/>
          <w:b/>
          <w:bCs/>
          <w:lang w:val="en-US"/>
        </w:rPr>
      </w:pPr>
      <w:r w:rsidRPr="00D029AD">
        <w:rPr>
          <w:rFonts w:cstheme="minorHAnsi"/>
          <w:b/>
          <w:bCs/>
          <w:lang w:val="en-US"/>
        </w:rPr>
        <w:t xml:space="preserve">Marcela </w:t>
      </w:r>
      <w:proofErr w:type="spellStart"/>
      <w:r w:rsidRPr="00D029AD">
        <w:rPr>
          <w:rFonts w:cstheme="minorHAnsi"/>
          <w:b/>
          <w:bCs/>
          <w:lang w:val="en-US"/>
        </w:rPr>
        <w:t>Elizabetch</w:t>
      </w:r>
      <w:proofErr w:type="spellEnd"/>
      <w:r w:rsidRPr="00D029AD">
        <w:rPr>
          <w:rFonts w:cstheme="minorHAnsi"/>
          <w:b/>
          <w:bCs/>
          <w:lang w:val="en-US"/>
        </w:rPr>
        <w:t xml:space="preserve"> Nowak Kopach</w:t>
      </w:r>
    </w:p>
    <w:p w14:paraId="2F79B75A" w14:textId="77777777" w:rsidR="00104AE8" w:rsidRPr="00D029AD" w:rsidRDefault="00104AE8" w:rsidP="008D3F0C">
      <w:pPr>
        <w:spacing w:after="0" w:line="240" w:lineRule="auto"/>
        <w:jc w:val="right"/>
        <w:rPr>
          <w:rStyle w:val="Hipervnculo"/>
          <w:rFonts w:cstheme="minorHAnsi"/>
          <w:color w:val="000000" w:themeColor="text1"/>
          <w:u w:val="none"/>
          <w:lang w:val="en-US"/>
        </w:rPr>
      </w:pPr>
      <w:r w:rsidRPr="00D029AD">
        <w:rPr>
          <w:rStyle w:val="Hipervnculo"/>
          <w:rFonts w:cstheme="minorHAnsi"/>
          <w:bCs/>
          <w:color w:val="000000" w:themeColor="text1"/>
          <w:u w:val="none"/>
          <w:lang w:val="en-US"/>
        </w:rPr>
        <w:t>https://</w:t>
      </w:r>
      <w:r w:rsidRPr="00D029AD">
        <w:rPr>
          <w:rStyle w:val="Hipervnculo"/>
          <w:rFonts w:cstheme="minorHAnsi"/>
          <w:color w:val="000000" w:themeColor="text1"/>
          <w:u w:val="none"/>
          <w:lang w:val="en-US"/>
        </w:rPr>
        <w:t>orcid</w:t>
      </w:r>
      <w:r w:rsidRPr="00D029AD">
        <w:rPr>
          <w:rStyle w:val="Hipervnculo"/>
          <w:rFonts w:cstheme="minorHAnsi"/>
          <w:bCs/>
          <w:color w:val="000000" w:themeColor="text1"/>
          <w:u w:val="none"/>
          <w:lang w:val="en-US"/>
        </w:rPr>
        <w:t>.</w:t>
      </w:r>
      <w:r w:rsidRPr="00D029AD">
        <w:rPr>
          <w:rStyle w:val="Hipervnculo"/>
          <w:rFonts w:cstheme="minorHAnsi"/>
          <w:color w:val="000000" w:themeColor="text1"/>
          <w:u w:val="none"/>
          <w:lang w:val="en-US"/>
        </w:rPr>
        <w:t>org</w:t>
      </w:r>
      <w:r w:rsidRPr="00D029AD">
        <w:rPr>
          <w:rStyle w:val="Hipervnculo"/>
          <w:rFonts w:cstheme="minorHAnsi"/>
          <w:bCs/>
          <w:color w:val="000000" w:themeColor="text1"/>
          <w:u w:val="none"/>
          <w:lang w:val="en-US"/>
        </w:rPr>
        <w:t>/</w:t>
      </w:r>
      <w:r w:rsidRPr="00D029AD">
        <w:rPr>
          <w:rStyle w:val="Hipervnculo"/>
          <w:rFonts w:cstheme="minorHAnsi"/>
          <w:color w:val="000000" w:themeColor="text1"/>
          <w:u w:val="none"/>
          <w:lang w:val="en-US"/>
        </w:rPr>
        <w:t>0000-0002-6124</w:t>
      </w:r>
      <w:r w:rsidRPr="00D029AD">
        <w:rPr>
          <w:rStyle w:val="Hipervnculo"/>
          <w:rFonts w:cstheme="minorHAnsi"/>
          <w:bCs/>
          <w:color w:val="000000" w:themeColor="text1"/>
          <w:u w:val="none"/>
          <w:lang w:val="en-US"/>
        </w:rPr>
        <w:t>-</w:t>
      </w:r>
      <w:r w:rsidRPr="00D029AD">
        <w:rPr>
          <w:rStyle w:val="Hipervnculo"/>
          <w:rFonts w:cstheme="minorHAnsi"/>
          <w:color w:val="000000" w:themeColor="text1"/>
          <w:u w:val="none"/>
          <w:lang w:val="en-US"/>
        </w:rPr>
        <w:t>117X</w:t>
      </w:r>
    </w:p>
    <w:p w14:paraId="6B7BD774" w14:textId="77777777" w:rsidR="000706EA" w:rsidRPr="00D029AD" w:rsidRDefault="000706EA" w:rsidP="008D3F0C">
      <w:pPr>
        <w:spacing w:after="0" w:line="240" w:lineRule="auto"/>
        <w:jc w:val="right"/>
        <w:rPr>
          <w:rFonts w:cstheme="minorHAnsi"/>
          <w:bCs/>
          <w:lang w:val="en-US"/>
        </w:rPr>
      </w:pPr>
      <w:r w:rsidRPr="00D029AD">
        <w:rPr>
          <w:rFonts w:cstheme="minorHAnsi"/>
          <w:bCs/>
          <w:lang w:val="en-US"/>
        </w:rPr>
        <w:t xml:space="preserve">Universidad Nacional de Itapúa- </w:t>
      </w:r>
      <w:proofErr w:type="spellStart"/>
      <w:r w:rsidRPr="00D029AD">
        <w:rPr>
          <w:rFonts w:cstheme="minorHAnsi"/>
          <w:bCs/>
          <w:lang w:val="en-US"/>
        </w:rPr>
        <w:t>Facultad</w:t>
      </w:r>
      <w:proofErr w:type="spellEnd"/>
      <w:r w:rsidRPr="00D029AD">
        <w:rPr>
          <w:rFonts w:cstheme="minorHAnsi"/>
          <w:bCs/>
          <w:lang w:val="en-US"/>
        </w:rPr>
        <w:t xml:space="preserve"> de </w:t>
      </w:r>
      <w:proofErr w:type="spellStart"/>
      <w:r w:rsidRPr="00D029AD">
        <w:rPr>
          <w:rFonts w:cstheme="minorHAnsi"/>
          <w:bCs/>
          <w:lang w:val="en-US"/>
        </w:rPr>
        <w:t>Ciencias</w:t>
      </w:r>
      <w:proofErr w:type="spellEnd"/>
      <w:r w:rsidRPr="00D029AD">
        <w:rPr>
          <w:rFonts w:cstheme="minorHAnsi"/>
          <w:bCs/>
          <w:lang w:val="en-US"/>
        </w:rPr>
        <w:t xml:space="preserve"> </w:t>
      </w:r>
      <w:proofErr w:type="spellStart"/>
      <w:r w:rsidRPr="00D029AD">
        <w:rPr>
          <w:rFonts w:cstheme="minorHAnsi"/>
          <w:bCs/>
          <w:lang w:val="en-US"/>
        </w:rPr>
        <w:t>Económicas</w:t>
      </w:r>
      <w:proofErr w:type="spellEnd"/>
      <w:r w:rsidRPr="00D029AD">
        <w:rPr>
          <w:rFonts w:cstheme="minorHAnsi"/>
          <w:bCs/>
          <w:lang w:val="en-US"/>
        </w:rPr>
        <w:t xml:space="preserve"> y </w:t>
      </w:r>
      <w:bookmarkStart w:id="0" w:name="_Hlk148512708"/>
      <w:proofErr w:type="spellStart"/>
      <w:r w:rsidR="00851494" w:rsidRPr="00D029AD">
        <w:rPr>
          <w:rFonts w:cstheme="minorHAnsi"/>
          <w:bCs/>
          <w:lang w:val="en-US"/>
        </w:rPr>
        <w:t>Administrativas</w:t>
      </w:r>
      <w:proofErr w:type="spellEnd"/>
      <w:r w:rsidR="00851494" w:rsidRPr="00D029AD">
        <w:rPr>
          <w:rFonts w:cstheme="minorHAnsi"/>
          <w:bCs/>
          <w:lang w:val="en-US"/>
        </w:rPr>
        <w:t>, Encarnación</w:t>
      </w:r>
      <w:r w:rsidR="002358CA" w:rsidRPr="00D029AD">
        <w:rPr>
          <w:rFonts w:cstheme="minorHAnsi"/>
          <w:bCs/>
          <w:lang w:val="en-US"/>
        </w:rPr>
        <w:t xml:space="preserve"> -Paraguay</w:t>
      </w:r>
    </w:p>
    <w:p w14:paraId="09055C3A" w14:textId="77777777" w:rsidR="00FE6153" w:rsidRPr="00D029AD" w:rsidRDefault="00FE6153" w:rsidP="008D3F0C">
      <w:pPr>
        <w:spacing w:after="0" w:line="240" w:lineRule="auto"/>
        <w:jc w:val="right"/>
        <w:rPr>
          <w:rFonts w:cstheme="minorHAnsi"/>
          <w:bCs/>
          <w:lang w:val="en-US"/>
        </w:rPr>
      </w:pPr>
      <w:r w:rsidRPr="00D029AD">
        <w:rPr>
          <w:rFonts w:cstheme="minorHAnsi"/>
          <w:bCs/>
          <w:lang w:val="en-US"/>
        </w:rPr>
        <w:t>marcelanowakseguros@gmail.com</w:t>
      </w:r>
    </w:p>
    <w:bookmarkEnd w:id="0"/>
    <w:p w14:paraId="2DAFE3E1" w14:textId="77777777" w:rsidR="007E54C5" w:rsidRPr="00D029AD" w:rsidRDefault="005002A2" w:rsidP="008D3F0C">
      <w:pPr>
        <w:spacing w:after="0" w:line="240" w:lineRule="auto"/>
        <w:jc w:val="right"/>
        <w:rPr>
          <w:rFonts w:cstheme="minorHAnsi"/>
          <w:b/>
          <w:bCs/>
          <w:lang w:val="en-US"/>
        </w:rPr>
      </w:pPr>
      <w:r w:rsidRPr="00D029AD">
        <w:rPr>
          <w:rFonts w:cstheme="minorHAnsi"/>
          <w:b/>
          <w:bCs/>
          <w:lang w:val="en-US"/>
        </w:rPr>
        <w:t xml:space="preserve">Autor Correspondiente- </w:t>
      </w:r>
      <w:r w:rsidR="007E54C5" w:rsidRPr="00D029AD">
        <w:rPr>
          <w:rFonts w:cstheme="minorHAnsi"/>
          <w:b/>
          <w:bCs/>
          <w:lang w:val="en-US"/>
        </w:rPr>
        <w:t>Andrea Elizabeth Gerasinchuk Escalante</w:t>
      </w:r>
    </w:p>
    <w:p w14:paraId="4FC5FB2A" w14:textId="77777777" w:rsidR="00FE6153" w:rsidRPr="00D029AD" w:rsidRDefault="000706EA" w:rsidP="008D3F0C">
      <w:pPr>
        <w:spacing w:after="0" w:line="240" w:lineRule="auto"/>
        <w:jc w:val="right"/>
        <w:rPr>
          <w:rStyle w:val="Hipervnculo"/>
          <w:rFonts w:cstheme="minorHAnsi"/>
          <w:color w:val="000000" w:themeColor="text1"/>
          <w:u w:val="none"/>
          <w:lang w:val="en-US"/>
        </w:rPr>
      </w:pPr>
      <w:hyperlink r:id="rId8" w:history="1">
        <w:r w:rsidRPr="00D029AD">
          <w:rPr>
            <w:rStyle w:val="Hipervnculo"/>
            <w:rFonts w:cstheme="minorHAnsi"/>
            <w:color w:val="000000" w:themeColor="text1"/>
            <w:u w:val="none"/>
            <w:lang w:val="en-US"/>
          </w:rPr>
          <w:t>https://orcid.org/0000-0002-4012-3465</w:t>
        </w:r>
      </w:hyperlink>
    </w:p>
    <w:p w14:paraId="79415E95" w14:textId="77777777" w:rsidR="002358CA" w:rsidRPr="00D029AD" w:rsidRDefault="000706EA" w:rsidP="008D3F0C">
      <w:pPr>
        <w:spacing w:after="0" w:line="240" w:lineRule="auto"/>
        <w:jc w:val="right"/>
        <w:rPr>
          <w:rFonts w:cstheme="minorHAnsi"/>
          <w:bCs/>
          <w:lang w:val="en-US"/>
        </w:rPr>
      </w:pPr>
      <w:r w:rsidRPr="00D029AD">
        <w:rPr>
          <w:rFonts w:cstheme="minorHAnsi"/>
          <w:bCs/>
          <w:lang w:val="en-US"/>
        </w:rPr>
        <w:t xml:space="preserve">Universidad Nacional de Itapúa- </w:t>
      </w:r>
      <w:proofErr w:type="spellStart"/>
      <w:r w:rsidRPr="00D029AD">
        <w:rPr>
          <w:rFonts w:cstheme="minorHAnsi"/>
          <w:bCs/>
          <w:lang w:val="en-US"/>
        </w:rPr>
        <w:t>Facultad</w:t>
      </w:r>
      <w:proofErr w:type="spellEnd"/>
      <w:r w:rsidRPr="00D029AD">
        <w:rPr>
          <w:rFonts w:cstheme="minorHAnsi"/>
          <w:bCs/>
          <w:lang w:val="en-US"/>
        </w:rPr>
        <w:t xml:space="preserve"> de </w:t>
      </w:r>
      <w:proofErr w:type="spellStart"/>
      <w:r w:rsidRPr="00D029AD">
        <w:rPr>
          <w:rFonts w:cstheme="minorHAnsi"/>
          <w:bCs/>
          <w:lang w:val="en-US"/>
        </w:rPr>
        <w:t>Ciencias</w:t>
      </w:r>
      <w:proofErr w:type="spellEnd"/>
      <w:r w:rsidRPr="00D029AD">
        <w:rPr>
          <w:rFonts w:cstheme="minorHAnsi"/>
          <w:bCs/>
          <w:lang w:val="en-US"/>
        </w:rPr>
        <w:t xml:space="preserve"> </w:t>
      </w:r>
      <w:proofErr w:type="spellStart"/>
      <w:r w:rsidRPr="00D029AD">
        <w:rPr>
          <w:rFonts w:cstheme="minorHAnsi"/>
          <w:bCs/>
          <w:lang w:val="en-US"/>
        </w:rPr>
        <w:t>Económicas</w:t>
      </w:r>
      <w:proofErr w:type="spellEnd"/>
      <w:r w:rsidRPr="00D029AD">
        <w:rPr>
          <w:rFonts w:cstheme="minorHAnsi"/>
          <w:bCs/>
          <w:lang w:val="en-US"/>
        </w:rPr>
        <w:t xml:space="preserve"> y </w:t>
      </w:r>
      <w:proofErr w:type="spellStart"/>
      <w:r w:rsidR="00851494" w:rsidRPr="00D029AD">
        <w:rPr>
          <w:rFonts w:cstheme="minorHAnsi"/>
          <w:bCs/>
          <w:lang w:val="en-US"/>
        </w:rPr>
        <w:t>Administrativas</w:t>
      </w:r>
      <w:proofErr w:type="spellEnd"/>
      <w:r w:rsidR="00851494" w:rsidRPr="00D029AD">
        <w:rPr>
          <w:rFonts w:cstheme="minorHAnsi"/>
          <w:bCs/>
          <w:lang w:val="en-US"/>
        </w:rPr>
        <w:t>, Encarnación</w:t>
      </w:r>
      <w:r w:rsidR="002358CA" w:rsidRPr="00D029AD">
        <w:rPr>
          <w:rFonts w:cstheme="minorHAnsi"/>
          <w:bCs/>
          <w:lang w:val="en-US"/>
        </w:rPr>
        <w:t xml:space="preserve"> -Paraguay</w:t>
      </w:r>
    </w:p>
    <w:p w14:paraId="201EE182" w14:textId="18FDC8C3" w:rsidR="009705FA" w:rsidRPr="008D3F0C" w:rsidRDefault="00FE6153" w:rsidP="008D3F0C">
      <w:pPr>
        <w:spacing w:after="0" w:line="240" w:lineRule="auto"/>
        <w:jc w:val="right"/>
        <w:rPr>
          <w:rFonts w:cstheme="minorHAnsi"/>
          <w:bCs/>
          <w:lang w:val="es-PY"/>
        </w:rPr>
      </w:pPr>
      <w:r w:rsidRPr="008D3F0C">
        <w:rPr>
          <w:rFonts w:cstheme="minorHAnsi"/>
          <w:bCs/>
          <w:lang w:val="es-PY"/>
        </w:rPr>
        <w:t>andreagerasinchuk1290@gmail.com</w:t>
      </w:r>
    </w:p>
    <w:p w14:paraId="5B0B9D3B" w14:textId="77777777" w:rsidR="00BF297F" w:rsidRPr="008D3F0C" w:rsidRDefault="00BF297F" w:rsidP="008D3F0C">
      <w:pPr>
        <w:spacing w:after="0" w:line="240" w:lineRule="auto"/>
        <w:jc w:val="right"/>
        <w:rPr>
          <w:rFonts w:cstheme="minorHAnsi"/>
          <w:bCs/>
          <w:lang w:val="es-PY"/>
        </w:rPr>
      </w:pPr>
    </w:p>
    <w:p w14:paraId="5BBDEC27" w14:textId="77777777" w:rsidR="006D7AD6" w:rsidRPr="008D3F0C" w:rsidRDefault="006D7AD6" w:rsidP="008D3F0C">
      <w:pPr>
        <w:spacing w:line="240" w:lineRule="auto"/>
        <w:jc w:val="both"/>
        <w:rPr>
          <w:rFonts w:eastAsia="Calibri" w:cstheme="minorHAnsi"/>
          <w:b/>
        </w:rPr>
      </w:pPr>
      <w:r w:rsidRPr="008D3F0C">
        <w:rPr>
          <w:rFonts w:eastAsia="Calibri" w:cstheme="minorHAnsi"/>
          <w:b/>
        </w:rPr>
        <w:t>RESUMEN</w:t>
      </w:r>
    </w:p>
    <w:p w14:paraId="2019694A" w14:textId="3776F58F" w:rsidR="00B27ABF" w:rsidRPr="008D3F0C" w:rsidRDefault="006D7AD6" w:rsidP="008D3F0C">
      <w:pPr>
        <w:spacing w:after="240" w:line="240" w:lineRule="auto"/>
        <w:jc w:val="both"/>
        <w:rPr>
          <w:rFonts w:eastAsia="Calibri" w:cstheme="minorHAnsi"/>
        </w:rPr>
      </w:pPr>
      <w:r w:rsidRPr="008D3F0C">
        <w:rPr>
          <w:rFonts w:eastAsia="Calibri" w:cstheme="minorHAnsi"/>
        </w:rPr>
        <w:t xml:space="preserve">La investigación </w:t>
      </w:r>
      <w:r w:rsidR="006553D8" w:rsidRPr="008D3F0C">
        <w:rPr>
          <w:rFonts w:eastAsia="Calibri" w:cstheme="minorHAnsi"/>
        </w:rPr>
        <w:t>tuvo</w:t>
      </w:r>
      <w:r w:rsidRPr="008D3F0C">
        <w:rPr>
          <w:rFonts w:eastAsia="Calibri" w:cstheme="minorHAnsi"/>
        </w:rPr>
        <w:t xml:space="preserve"> por </w:t>
      </w:r>
      <w:r w:rsidRPr="00D029AD">
        <w:rPr>
          <w:rFonts w:eastAsia="Calibri" w:cstheme="minorHAnsi"/>
        </w:rPr>
        <w:t>objetivo general</w:t>
      </w:r>
      <w:r w:rsidR="00E95EC7" w:rsidRPr="00D029AD">
        <w:rPr>
          <w:rFonts w:eastAsia="Calibri" w:cstheme="minorHAnsi"/>
        </w:rPr>
        <w:t xml:space="preserve"> desarrollar un marco de referencia para la recopilación y análisis de datos ambientales en las empresas industriales del departamento de Itapúa, Paraguay 2022</w:t>
      </w:r>
      <w:r w:rsidR="0068363E" w:rsidRPr="00D029AD">
        <w:rPr>
          <w:rFonts w:eastAsia="Calibri" w:cstheme="minorHAnsi"/>
        </w:rPr>
        <w:t>.</w:t>
      </w:r>
      <w:r w:rsidR="00B27ABF" w:rsidRPr="00D029AD">
        <w:rPr>
          <w:rFonts w:eastAsia="Calibri" w:cstheme="minorHAnsi"/>
        </w:rPr>
        <w:t xml:space="preserve"> </w:t>
      </w:r>
      <w:r w:rsidR="000E0667" w:rsidRPr="00D029AD">
        <w:rPr>
          <w:rFonts w:eastAsia="Calibri" w:cstheme="minorHAnsi"/>
        </w:rPr>
        <w:t>Se Justifica</w:t>
      </w:r>
      <w:r w:rsidR="00B27ABF" w:rsidRPr="00D029AD">
        <w:rPr>
          <w:rFonts w:eastAsia="Calibri" w:cstheme="minorHAnsi"/>
        </w:rPr>
        <w:t xml:space="preserve"> la realización de este trabajo </w:t>
      </w:r>
      <w:r w:rsidR="000E0667" w:rsidRPr="00D029AD">
        <w:rPr>
          <w:rFonts w:eastAsia="Calibri" w:cstheme="minorHAnsi"/>
        </w:rPr>
        <w:t>ya que se encuentra</w:t>
      </w:r>
      <w:r w:rsidR="00B27ABF" w:rsidRPr="00D029AD">
        <w:rPr>
          <w:rFonts w:eastAsia="Calibri" w:cstheme="minorHAnsi"/>
        </w:rPr>
        <w:t xml:space="preserve"> estrechamente vinculadas con el aporte que </w:t>
      </w:r>
      <w:r w:rsidR="000E0667" w:rsidRPr="00D029AD">
        <w:rPr>
          <w:rFonts w:eastAsia="Calibri" w:cstheme="minorHAnsi"/>
        </w:rPr>
        <w:t xml:space="preserve">impliquen </w:t>
      </w:r>
      <w:r w:rsidR="00B27ABF" w:rsidRPr="00D029AD">
        <w:rPr>
          <w:rFonts w:eastAsia="Calibri" w:cstheme="minorHAnsi"/>
        </w:rPr>
        <w:t xml:space="preserve">los resultados obtenidos en la evaluación empresarial de los reportes ambientales emitidos </w:t>
      </w:r>
      <w:r w:rsidR="000E0667" w:rsidRPr="00D029AD">
        <w:rPr>
          <w:rFonts w:eastAsia="Calibri" w:cstheme="minorHAnsi"/>
        </w:rPr>
        <w:t>por empresas</w:t>
      </w:r>
      <w:r w:rsidR="00B27ABF" w:rsidRPr="00D029AD">
        <w:rPr>
          <w:rFonts w:eastAsia="Calibri" w:cstheme="minorHAnsi"/>
        </w:rPr>
        <w:t xml:space="preserve"> industriales. La metodología </w:t>
      </w:r>
      <w:r w:rsidR="000E0667" w:rsidRPr="00D029AD">
        <w:rPr>
          <w:rFonts w:eastAsia="Calibri" w:cstheme="minorHAnsi"/>
        </w:rPr>
        <w:t xml:space="preserve">es de </w:t>
      </w:r>
      <w:r w:rsidR="00B27ABF" w:rsidRPr="00D029AD">
        <w:rPr>
          <w:rFonts w:eastAsia="Calibri" w:cstheme="minorHAnsi"/>
        </w:rPr>
        <w:t>enfoque cu</w:t>
      </w:r>
      <w:r w:rsidR="000E0667" w:rsidRPr="00D029AD">
        <w:rPr>
          <w:rFonts w:eastAsia="Calibri" w:cstheme="minorHAnsi"/>
        </w:rPr>
        <w:t>alitativo</w:t>
      </w:r>
      <w:r w:rsidR="00B27ABF" w:rsidRPr="00D029AD">
        <w:rPr>
          <w:rFonts w:eastAsia="Calibri" w:cstheme="minorHAnsi"/>
        </w:rPr>
        <w:t>, mediante el análisis documental de aquellos informes sobre medioambiente que preparan dichas empresas</w:t>
      </w:r>
      <w:r w:rsidR="001B73EA" w:rsidRPr="00D029AD">
        <w:rPr>
          <w:rFonts w:eastAsia="Calibri" w:cstheme="minorHAnsi"/>
        </w:rPr>
        <w:t xml:space="preserve">, la técnica de </w:t>
      </w:r>
      <w:r w:rsidR="001E67B5" w:rsidRPr="00D029AD">
        <w:rPr>
          <w:rFonts w:eastAsia="Calibri" w:cstheme="minorHAnsi"/>
        </w:rPr>
        <w:t xml:space="preserve">recolección de datos fueron las </w:t>
      </w:r>
      <w:r w:rsidR="00DC016F" w:rsidRPr="00D029AD">
        <w:rPr>
          <w:rFonts w:eastAsia="Calibri" w:cstheme="minorHAnsi"/>
        </w:rPr>
        <w:t>entrevistas,</w:t>
      </w:r>
      <w:r w:rsidR="001E67B5" w:rsidRPr="00D029AD">
        <w:rPr>
          <w:rFonts w:eastAsia="Calibri" w:cstheme="minorHAnsi"/>
        </w:rPr>
        <w:t xml:space="preserve"> y la revisión de </w:t>
      </w:r>
      <w:r w:rsidR="00DC016F" w:rsidRPr="00D029AD">
        <w:rPr>
          <w:rFonts w:eastAsia="Calibri" w:cstheme="minorHAnsi"/>
        </w:rPr>
        <w:t>documentación.</w:t>
      </w:r>
      <w:r w:rsidR="00B27ABF" w:rsidRPr="00D029AD">
        <w:rPr>
          <w:rFonts w:eastAsia="Calibri" w:cstheme="minorHAnsi"/>
        </w:rPr>
        <w:t xml:space="preserve"> Asimismo, el diseño utilizado fue el anidado o incrustado concurrente de modelo dominante cualitativo. Los métodos</w:t>
      </w:r>
      <w:r w:rsidR="00B27ABF" w:rsidRPr="008D3F0C">
        <w:rPr>
          <w:rFonts w:eastAsia="Calibri" w:cstheme="minorHAnsi"/>
        </w:rPr>
        <w:t xml:space="preserve"> de investigación que se emplearon para el tratamiento de los datos, fueron el analítico y el método interpretativo, con un alcance explicativo. Como conclusión. la investigación evidencia que cada vez más las empresas deben de emitir</w:t>
      </w:r>
      <w:r w:rsidR="000E0667" w:rsidRPr="008D3F0C">
        <w:rPr>
          <w:rFonts w:eastAsia="Calibri" w:cstheme="minorHAnsi"/>
        </w:rPr>
        <w:t xml:space="preserve"> </w:t>
      </w:r>
      <w:r w:rsidR="000E0667" w:rsidRPr="008D3F0C">
        <w:rPr>
          <w:rFonts w:eastAsia="Calibri" w:cstheme="minorHAnsi"/>
        </w:rPr>
        <w:lastRenderedPageBreak/>
        <w:t>informes</w:t>
      </w:r>
      <w:r w:rsidR="00B27ABF" w:rsidRPr="008D3F0C">
        <w:rPr>
          <w:rFonts w:eastAsia="Calibri" w:cstheme="minorHAnsi"/>
        </w:rPr>
        <w:t xml:space="preserve"> no financieros que contengan datos sobre el actuar en cuanto a la protección medioambiental, para el cual debe de existir </w:t>
      </w:r>
      <w:r w:rsidR="00982D44" w:rsidRPr="008D3F0C">
        <w:rPr>
          <w:rFonts w:eastAsia="Calibri" w:cstheme="minorHAnsi"/>
        </w:rPr>
        <w:t>un completo análisis</w:t>
      </w:r>
      <w:r w:rsidR="00B27ABF" w:rsidRPr="008D3F0C">
        <w:rPr>
          <w:rFonts w:eastAsia="Calibri" w:cstheme="minorHAnsi"/>
        </w:rPr>
        <w:t xml:space="preserve"> de si las actividades realizadas van hacia un modelo empresarial</w:t>
      </w:r>
      <w:r w:rsidR="000E0667" w:rsidRPr="008D3F0C">
        <w:rPr>
          <w:rFonts w:eastAsia="Calibri" w:cstheme="minorHAnsi"/>
        </w:rPr>
        <w:t xml:space="preserve"> de producción sostenible.</w:t>
      </w:r>
      <w:r w:rsidR="00B27ABF" w:rsidRPr="008D3F0C">
        <w:rPr>
          <w:rFonts w:eastAsia="Calibri" w:cstheme="minorHAnsi"/>
        </w:rPr>
        <w:t xml:space="preserve"> Sin dejar de lado la agenda 2030 el cual busca que los países adapten el desarrollo hacia </w:t>
      </w:r>
      <w:r w:rsidR="00982D44" w:rsidRPr="008D3F0C">
        <w:rPr>
          <w:rFonts w:eastAsia="Calibri" w:cstheme="minorHAnsi"/>
        </w:rPr>
        <w:t>la minimización del</w:t>
      </w:r>
      <w:r w:rsidR="00B27ABF" w:rsidRPr="008D3F0C">
        <w:rPr>
          <w:rFonts w:eastAsia="Calibri" w:cstheme="minorHAnsi"/>
        </w:rPr>
        <w:t xml:space="preserve"> cambio climático, defensa del medio ambiente y la economía</w:t>
      </w:r>
      <w:r w:rsidR="000E0667" w:rsidRPr="008D3F0C">
        <w:rPr>
          <w:rFonts w:eastAsia="Calibri" w:cstheme="minorHAnsi"/>
        </w:rPr>
        <w:t>.</w:t>
      </w:r>
    </w:p>
    <w:p w14:paraId="09E8FC8D" w14:textId="77777777" w:rsidR="00B27ABF" w:rsidRPr="008D3F0C" w:rsidRDefault="00B27ABF" w:rsidP="008D3F0C">
      <w:pPr>
        <w:spacing w:line="240" w:lineRule="auto"/>
        <w:jc w:val="both"/>
        <w:rPr>
          <w:rFonts w:cstheme="minorHAnsi"/>
          <w:color w:val="000000" w:themeColor="text1"/>
          <w:lang w:val="es-PY"/>
        </w:rPr>
      </w:pPr>
    </w:p>
    <w:p w14:paraId="4A2D5755" w14:textId="77777777" w:rsidR="002B63B8" w:rsidRPr="008D3F0C" w:rsidRDefault="00B27ABF" w:rsidP="008D3F0C">
      <w:pPr>
        <w:spacing w:line="240" w:lineRule="auto"/>
        <w:jc w:val="both"/>
        <w:rPr>
          <w:rFonts w:eastAsia="Calibri" w:cstheme="minorHAnsi"/>
        </w:rPr>
      </w:pPr>
      <w:r w:rsidRPr="008D3F0C">
        <w:rPr>
          <w:rFonts w:cstheme="minorHAnsi"/>
          <w:b/>
          <w:color w:val="000000" w:themeColor="text1"/>
        </w:rPr>
        <w:t>Palabras Claves:</w:t>
      </w:r>
      <w:r w:rsidR="004758BE" w:rsidRPr="008D3F0C">
        <w:rPr>
          <w:rFonts w:eastAsia="Calibri" w:cstheme="minorHAnsi"/>
        </w:rPr>
        <w:t xml:space="preserve"> Desarrollo Sostenible, Gestión Ambiental, Producción Sostenible, Informe Ambiental, Sostenibilidad.</w:t>
      </w:r>
      <w:r w:rsidR="002B63B8" w:rsidRPr="008D3F0C">
        <w:rPr>
          <w:rFonts w:eastAsia="Calibri" w:cstheme="minorHAnsi"/>
        </w:rPr>
        <w:br w:type="page"/>
      </w:r>
    </w:p>
    <w:p w14:paraId="487C34DD" w14:textId="77777777" w:rsidR="002B63B8" w:rsidRPr="008D3F0C" w:rsidRDefault="002B63B8" w:rsidP="008D3F0C">
      <w:pPr>
        <w:spacing w:line="240" w:lineRule="auto"/>
        <w:jc w:val="both"/>
        <w:rPr>
          <w:rFonts w:eastAsia="Calibri" w:cstheme="minorHAnsi"/>
          <w:b/>
          <w:lang w:val="en-US"/>
        </w:rPr>
      </w:pPr>
      <w:r w:rsidRPr="008D3F0C">
        <w:rPr>
          <w:rFonts w:eastAsia="Calibri" w:cstheme="minorHAnsi"/>
          <w:b/>
          <w:lang w:val="en-US"/>
        </w:rPr>
        <w:lastRenderedPageBreak/>
        <w:t>Abstract</w:t>
      </w:r>
    </w:p>
    <w:p w14:paraId="6004EC15" w14:textId="77777777" w:rsidR="002B63B8" w:rsidRPr="008D3F0C" w:rsidRDefault="000E0667" w:rsidP="008D3F0C">
      <w:pPr>
        <w:spacing w:line="240" w:lineRule="auto"/>
        <w:jc w:val="both"/>
        <w:rPr>
          <w:rFonts w:eastAsia="Calibri" w:cstheme="minorHAnsi"/>
          <w:lang w:val="en-US"/>
        </w:rPr>
      </w:pPr>
      <w:r w:rsidRPr="008D3F0C">
        <w:rPr>
          <w:rFonts w:eastAsia="Calibri" w:cstheme="minorHAnsi"/>
          <w:lang w:val="en-US"/>
        </w:rPr>
        <w:t>The general objective of the research was to develop a reference framework for the collection and analysis of environmental data in industrial companies in the department of Itapúa, Paraguay 2022. The realization of this work is justified since it is closely linked to the contribution that they imply the results obtained in the business evaluation of the environmental reports issued by industrial companies. The methodology is of a qualitative approach, through the documentary analysis of those reports on the environment that these companies prepare. Likewise, the design used was the nested or embedded concurrent qualitative dominant model. The research methods that were used for the treatment of the data were the analytical and the interpretative method, with an explanatory scope. Conclusion. Research shows that more and more companies must issue non-financial reports that contain data on actions regarding environmental protection, for which there must be a complete analysis of whether the activities carried out go towards a business model of sustainable production. Without neglecting the 2030 agenda, which seeks for countries to adapt development towards minimizing climate change, defending the environment and the economy</w:t>
      </w:r>
    </w:p>
    <w:p w14:paraId="37E1CDC0" w14:textId="77777777" w:rsidR="00EA074F" w:rsidRPr="008D3F0C" w:rsidRDefault="002B63B8" w:rsidP="008D3F0C">
      <w:pPr>
        <w:spacing w:after="240" w:line="240" w:lineRule="auto"/>
        <w:jc w:val="both"/>
        <w:rPr>
          <w:rFonts w:eastAsia="Calibri" w:cstheme="minorHAnsi"/>
          <w:lang w:val="en-US"/>
        </w:rPr>
      </w:pPr>
      <w:r w:rsidRPr="008D3F0C">
        <w:rPr>
          <w:rFonts w:cstheme="minorHAnsi"/>
          <w:b/>
          <w:color w:val="000000" w:themeColor="text1"/>
          <w:lang w:val="en-US"/>
        </w:rPr>
        <w:t>Keywords:</w:t>
      </w:r>
      <w:r w:rsidR="004758BE" w:rsidRPr="008D3F0C">
        <w:rPr>
          <w:rFonts w:eastAsia="Calibri" w:cstheme="minorHAnsi"/>
          <w:lang w:val="en-US"/>
        </w:rPr>
        <w:t xml:space="preserve"> Sustainable Development, Environmental Management, Sustainable Production, Environmental Report, Sustainability.</w:t>
      </w:r>
      <w:r w:rsidR="00B27ABF" w:rsidRPr="008D3F0C">
        <w:rPr>
          <w:rFonts w:eastAsia="Calibri" w:cstheme="minorHAnsi"/>
          <w:lang w:val="en-US"/>
        </w:rPr>
        <w:br w:type="page"/>
      </w:r>
    </w:p>
    <w:p w14:paraId="6C9F1CB5" w14:textId="77777777" w:rsidR="004F288C" w:rsidRPr="008D3F0C" w:rsidRDefault="004F288C" w:rsidP="008D3F0C">
      <w:pPr>
        <w:spacing w:line="240" w:lineRule="auto"/>
        <w:jc w:val="both"/>
        <w:rPr>
          <w:rFonts w:cstheme="minorHAnsi"/>
          <w:b/>
        </w:rPr>
      </w:pPr>
      <w:r w:rsidRPr="008D3F0C">
        <w:rPr>
          <w:rFonts w:cstheme="minorHAnsi"/>
          <w:b/>
        </w:rPr>
        <w:lastRenderedPageBreak/>
        <w:t>I</w:t>
      </w:r>
      <w:r w:rsidR="006553D8" w:rsidRPr="008D3F0C">
        <w:rPr>
          <w:rFonts w:cstheme="minorHAnsi"/>
          <w:b/>
        </w:rPr>
        <w:t>ntroducción</w:t>
      </w:r>
    </w:p>
    <w:p w14:paraId="2F1D436A" w14:textId="77777777" w:rsidR="00895FC3" w:rsidRPr="008D3F0C" w:rsidRDefault="00895FC3" w:rsidP="008D3F0C">
      <w:pPr>
        <w:spacing w:line="240" w:lineRule="auto"/>
        <w:ind w:firstLine="708"/>
        <w:jc w:val="both"/>
        <w:rPr>
          <w:rFonts w:cstheme="minorHAnsi"/>
        </w:rPr>
      </w:pPr>
      <w:r w:rsidRPr="008D3F0C">
        <w:rPr>
          <w:rFonts w:cstheme="minorHAnsi"/>
        </w:rPr>
        <w:t>El problema del cambio climático del que se investiga y discute desde hace más 40 años, ha impulsado el desarrollo de nuevas tecnologías que busquen reducir la emisión de gases de efecto invernadero en las industrias, así como la forma de reducir el impacto en la naturaleza de las acciones del ser humano específicamente en las industrias. La firma del Protocolo de Kioto por casi todos los países del planeta, el cual establece el compromiso de los gobiernos para la protección del medio ambiente, es un ejemplo de la preocupación existente sobre el tema</w:t>
      </w:r>
      <w:r w:rsidR="00BF0D7F" w:rsidRPr="008D3F0C">
        <w:rPr>
          <w:rFonts w:cstheme="minorHAnsi"/>
        </w:rPr>
        <w:t xml:space="preserve"> </w:t>
      </w:r>
      <w:r w:rsidR="009F34D1" w:rsidRPr="008D3F0C">
        <w:rPr>
          <w:rFonts w:cstheme="minorHAnsi"/>
        </w:rPr>
        <w:fldChar w:fldCharType="begin"/>
      </w:r>
      <w:r w:rsidR="00BF0D7F" w:rsidRPr="008D3F0C">
        <w:rPr>
          <w:rFonts w:cstheme="minorHAnsi"/>
        </w:rPr>
        <w:instrText xml:space="preserve"> ADDIN ZOTERO_ITEM CSL_CITATION {"citationID":"MhX4dCjo","properties":{"formattedCitation":"(1)","plainCitation":"(1)","noteIndex":0},"citationItems":[{"id":6,"uris":["http://zotero.org/users/7339089/items/V36BP2QZ"],"itemData":{"id":6,"type":"article-journal","abstract":"Repaso de las exigencias normativas que el IASB establece como criterios para reconocer\ny valorar los activos, pasivos, gastos e ingresos que pueden considerarse medioambientales.\nTambién es utilizada también como fuente de referencia la Recomendación de la Comisión de la\nUnión Europea de 30 de mayo de 2001, relativa al reconocimiento, la medición y la publicación de\nlas cuestiones medioambientales en las cuentas anuales y los informes anuales de las empresas.\nCompara la solución contable adoptada finalmente con la que se recoge en el caso español.","container-title":"dossier derechos de emisión","page":"71-80","title":"Elementos Contables Medioambientales y Normas Internacionales","URL":"http://pdfs.wke.es/9/1/0/4/pd0000059104.pdf","volume":"226","author":[{"family":"Sastre Centeno","given":"José Manuel"}],"issued":{"date-parts":[["2010"]]}}}],"schema":"https://github.com/citation-style-language/schema/raw/master/csl-citation.json"} </w:instrText>
      </w:r>
      <w:r w:rsidR="009F34D1" w:rsidRPr="008D3F0C">
        <w:rPr>
          <w:rFonts w:cstheme="minorHAnsi"/>
        </w:rPr>
        <w:fldChar w:fldCharType="separate"/>
      </w:r>
      <w:r w:rsidR="00BF0D7F" w:rsidRPr="008D3F0C">
        <w:rPr>
          <w:rFonts w:cstheme="minorHAnsi"/>
        </w:rPr>
        <w:t>(1)</w:t>
      </w:r>
      <w:r w:rsidR="009F34D1" w:rsidRPr="008D3F0C">
        <w:rPr>
          <w:rFonts w:cstheme="minorHAnsi"/>
        </w:rPr>
        <w:fldChar w:fldCharType="end"/>
      </w:r>
      <w:r w:rsidR="00BF0D7F" w:rsidRPr="008D3F0C">
        <w:rPr>
          <w:rFonts w:cstheme="minorHAnsi"/>
        </w:rPr>
        <w:t>.</w:t>
      </w:r>
      <w:r w:rsidRPr="008D3F0C">
        <w:rPr>
          <w:rFonts w:cstheme="minorHAnsi"/>
        </w:rPr>
        <w:t xml:space="preserve"> En ese contexto es que surge en el campo de las Ciencias Administrativas, un modelo de administración hacia empresas con una cultura sostenible, que aporte socialmente, económica y ambientalmente, bajo conceptos y paradigmas nuevos que conllevan a un impacto positivo en el mundo, con tendencias hacia la búsqueda de valor agregado a la hora de decidir tanto a los consumidores como a los proveedores de las industrias.</w:t>
      </w:r>
    </w:p>
    <w:p w14:paraId="10B0167F" w14:textId="77777777" w:rsidR="00895FC3" w:rsidRPr="008D3F0C" w:rsidRDefault="008B038B" w:rsidP="008D3F0C">
      <w:pPr>
        <w:spacing w:line="240" w:lineRule="auto"/>
        <w:ind w:firstLine="708"/>
        <w:jc w:val="both"/>
        <w:rPr>
          <w:rFonts w:cstheme="minorHAnsi"/>
        </w:rPr>
      </w:pPr>
      <w:r w:rsidRPr="008D3F0C">
        <w:rPr>
          <w:rFonts w:cstheme="minorHAnsi"/>
        </w:rPr>
        <w:t>E</w:t>
      </w:r>
      <w:r w:rsidR="00895FC3" w:rsidRPr="008D3F0C">
        <w:rPr>
          <w:rFonts w:cstheme="minorHAnsi"/>
        </w:rPr>
        <w:t xml:space="preserve">l análisis de la sostenibilidad a través de la implementación de reportes ambientales en las empresas industriales de Itapúa, Paraguay en el año 2023, es fundamental para el desarrollo sostenible de la región y del país en general. La implementación de esta propuesta ayudará a las empresas a ser más conscientes de su impacto ambiental, permitiéndoles identificar áreas de mejora y tomar medidas para minimizar su huella ecológica. Además, la implementación de reportes ambientales podría ser un factor importante en la toma de decisiones de los consumidores, lo que incentivaría a las empresas a adoptar prácticas </w:t>
      </w:r>
      <w:r w:rsidR="00D22357" w:rsidRPr="008D3F0C">
        <w:rPr>
          <w:rFonts w:cstheme="minorHAnsi"/>
        </w:rPr>
        <w:t>más sostenibles</w:t>
      </w:r>
      <w:r w:rsidR="00895FC3" w:rsidRPr="008D3F0C">
        <w:rPr>
          <w:rFonts w:cstheme="minorHAnsi"/>
        </w:rPr>
        <w:t xml:space="preserve"> en sus operaciones. </w:t>
      </w:r>
    </w:p>
    <w:p w14:paraId="4E5BC992" w14:textId="77777777" w:rsidR="00895FC3" w:rsidRPr="008D3F0C" w:rsidRDefault="00895FC3" w:rsidP="008D3F0C">
      <w:pPr>
        <w:spacing w:line="240" w:lineRule="auto"/>
        <w:ind w:firstLine="708"/>
        <w:jc w:val="both"/>
        <w:rPr>
          <w:rFonts w:cstheme="minorHAnsi"/>
        </w:rPr>
      </w:pPr>
      <w:r w:rsidRPr="008D3F0C">
        <w:rPr>
          <w:rFonts w:cstheme="minorHAnsi"/>
        </w:rPr>
        <w:t>El interés de la investigación resulta en la necesidad de proponer modelo Metodológico para el Análisis de la Sostenibilidad a través de la Implementación de Reportes Ambientales en las Empresas Industriales de Itapúa, Paraguay.</w:t>
      </w:r>
    </w:p>
    <w:p w14:paraId="3250D229" w14:textId="77777777" w:rsidR="00895FC3" w:rsidRPr="008D3F0C" w:rsidRDefault="00895FC3" w:rsidP="008D3F0C">
      <w:pPr>
        <w:spacing w:line="240" w:lineRule="auto"/>
        <w:ind w:firstLine="708"/>
        <w:jc w:val="both"/>
        <w:rPr>
          <w:rFonts w:cstheme="minorHAnsi"/>
        </w:rPr>
      </w:pPr>
      <w:r w:rsidRPr="008D3F0C">
        <w:rPr>
          <w:rFonts w:cstheme="minorHAnsi"/>
        </w:rPr>
        <w:t xml:space="preserve">La investigación plantea como pregunta general lo siguiente: ¿Cuál es </w:t>
      </w:r>
      <w:r w:rsidR="00B27ABF" w:rsidRPr="008D3F0C">
        <w:rPr>
          <w:rFonts w:cstheme="minorHAnsi"/>
        </w:rPr>
        <w:t xml:space="preserve">la importancia del </w:t>
      </w:r>
      <w:r w:rsidRPr="008D3F0C">
        <w:rPr>
          <w:rFonts w:cstheme="minorHAnsi"/>
        </w:rPr>
        <w:t>Análisis de la Sostenibilidad a través de la Implementación de Reportes Ambientales en las Empresas Industriales</w:t>
      </w:r>
      <w:r w:rsidR="00B27ABF" w:rsidRPr="008D3F0C">
        <w:rPr>
          <w:rFonts w:cstheme="minorHAnsi"/>
        </w:rPr>
        <w:t xml:space="preserve"> mediante la recopilación de datos?</w:t>
      </w:r>
      <w:r w:rsidRPr="008D3F0C">
        <w:rPr>
          <w:rFonts w:cstheme="minorHAnsi"/>
        </w:rPr>
        <w:t xml:space="preserve">  ¿Existe una falta de conciencia ambiental por parte de la dirección de </w:t>
      </w:r>
      <w:r w:rsidRPr="008D3F0C">
        <w:rPr>
          <w:rFonts w:cstheme="minorHAnsi"/>
        </w:rPr>
        <w:lastRenderedPageBreak/>
        <w:t>empresas ambientales?  ¿Cuáles son las limitantes para la implementación de los sistemas de monitorio y control ambiental en los procesos productivos?</w:t>
      </w:r>
    </w:p>
    <w:p w14:paraId="619B4CDA" w14:textId="77777777" w:rsidR="00895FC3" w:rsidRPr="008D3F0C" w:rsidRDefault="00895FC3" w:rsidP="008D3F0C">
      <w:pPr>
        <w:spacing w:line="240" w:lineRule="auto"/>
        <w:ind w:firstLine="708"/>
        <w:jc w:val="both"/>
        <w:rPr>
          <w:rFonts w:cstheme="minorHAnsi"/>
        </w:rPr>
      </w:pPr>
      <w:r w:rsidRPr="008D3F0C">
        <w:rPr>
          <w:rFonts w:cstheme="minorHAnsi"/>
        </w:rPr>
        <w:t>La investigación en conveniente porque la Responsabilidad Social Empresarial en su vertiente de protección del medioambiente, es un clamor de diferentes sectores en el mundo, como ser el empresarial, organizaciones gubernamentales, educativas a través de la llamada economía verde. En Paraguay desde el año 1993 se han dado diferentes normativas para protegerlo, y generar efectos legales sobre actividades ambientales de modificación del medio ambiente de forma negativa, así como la Ley N.º 3001/06 De Valoración y Retribución de los servicios ambientales, Ley N.º 422/73 Forestal, Ley N.º 251/93 Cambio Climático, Ley N.º 294 Evaluación de Impacto Ambiental entre otros.</w:t>
      </w:r>
    </w:p>
    <w:p w14:paraId="1DE03EDC" w14:textId="77777777" w:rsidR="00895FC3" w:rsidRPr="008D3F0C" w:rsidRDefault="00895FC3" w:rsidP="008D3F0C">
      <w:pPr>
        <w:spacing w:line="240" w:lineRule="auto"/>
        <w:ind w:firstLine="708"/>
        <w:jc w:val="both"/>
        <w:rPr>
          <w:rFonts w:cstheme="minorHAnsi"/>
        </w:rPr>
      </w:pPr>
      <w:r w:rsidRPr="008D3F0C">
        <w:rPr>
          <w:rFonts w:cstheme="minorHAnsi"/>
        </w:rPr>
        <w:t xml:space="preserve"> Los reportes ambientales se encuentran poco desarrollada en el país, por lo que resultan necesarias las investigaciones en administración sobre el tema. La investigación que se propone busca aportar una base metodológica para el análisis fundamental sobre reportes medioambientales, sobre la cual los profesionales e investigadores del área administrativa del país, hagan aportes para el desarrollo de la metodología de análisis y reportes ambientales.</w:t>
      </w:r>
    </w:p>
    <w:p w14:paraId="3ED83478" w14:textId="77777777" w:rsidR="00895FC3" w:rsidRPr="008D3F0C" w:rsidRDefault="00895FC3" w:rsidP="008D3F0C">
      <w:pPr>
        <w:spacing w:line="240" w:lineRule="auto"/>
        <w:ind w:firstLine="708"/>
        <w:jc w:val="both"/>
        <w:rPr>
          <w:rFonts w:cstheme="minorHAnsi"/>
        </w:rPr>
      </w:pPr>
      <w:r w:rsidRPr="008D3F0C">
        <w:rPr>
          <w:rFonts w:cstheme="minorHAnsi"/>
        </w:rPr>
        <w:t>La relevancia social de la investigación está dada porque el tema de la protección del ambiente, es un aspecto que preocupa a diversos sectores sociales, particularmente en Paraguay. Resulta necesario que él profesional administrativo haga su aporte al respecto, por lo que el presente estudio buscará sentar las bases para que los administradores alienten a los organismos reguladores como el Ministerio de Medio Ambiente y Ministerio de Hacienda a exigir reportes ambientales, así como demostrar a los empresarios la necesidad de que las empresas apoyen la emisión de dicha información.</w:t>
      </w:r>
    </w:p>
    <w:p w14:paraId="0761C26E" w14:textId="77777777" w:rsidR="00895FC3" w:rsidRPr="008D3F0C" w:rsidRDefault="00895FC3" w:rsidP="008D3F0C">
      <w:pPr>
        <w:spacing w:line="240" w:lineRule="auto"/>
        <w:ind w:firstLine="708"/>
        <w:jc w:val="both"/>
        <w:rPr>
          <w:rFonts w:cstheme="minorHAnsi"/>
        </w:rPr>
      </w:pPr>
      <w:r w:rsidRPr="008D3F0C">
        <w:rPr>
          <w:rFonts w:cstheme="minorHAnsi"/>
        </w:rPr>
        <w:t>Las implicaciones prácticas estas dadas porque el trabajo a realizar buscará desarrollar una metodológica para el análisis de la aplicación de reportes medioambientales en las empresas industriales del departamento de Itapúa, que se traduzca en una serie de guía profesional que ayuden y alienten a las empresas a emitir informes o reportes ambientales.</w:t>
      </w:r>
    </w:p>
    <w:p w14:paraId="4C6C997A" w14:textId="77777777" w:rsidR="00895FC3" w:rsidRPr="008D3F0C" w:rsidRDefault="00895FC3" w:rsidP="008D3F0C">
      <w:pPr>
        <w:spacing w:line="240" w:lineRule="auto"/>
        <w:ind w:firstLine="708"/>
        <w:jc w:val="both"/>
        <w:rPr>
          <w:rFonts w:cstheme="minorHAnsi"/>
        </w:rPr>
      </w:pPr>
      <w:r w:rsidRPr="008D3F0C">
        <w:rPr>
          <w:rFonts w:cstheme="minorHAnsi"/>
        </w:rPr>
        <w:lastRenderedPageBreak/>
        <w:t xml:space="preserve">El valor teórico de la investigación, está dado por la conveniencia de establecer una metodología para el análisis de la aplicación de reportes ambientales de empresas industriales del departamento de Itapúa, fundamental para el desarrollo de nuevas prácticas administrativas  para las empresas industriales del departamento de Itapúa, cuya riqueza medioambiental debe ser protegida con la participación del sector empresarial, y para ello la administración como integrante de las Ciencias Empresariales, debe hacer propuestas para establecer una teoría y práctica de administrativa ambiental propia. </w:t>
      </w:r>
    </w:p>
    <w:p w14:paraId="7D48BAE7" w14:textId="77777777" w:rsidR="00895FC3" w:rsidRPr="008D3F0C" w:rsidRDefault="00895FC3" w:rsidP="008D3F0C">
      <w:pPr>
        <w:spacing w:line="240" w:lineRule="auto"/>
        <w:ind w:firstLine="708"/>
        <w:jc w:val="both"/>
        <w:rPr>
          <w:rFonts w:cstheme="minorHAnsi"/>
        </w:rPr>
      </w:pPr>
      <w:r w:rsidRPr="008D3F0C">
        <w:rPr>
          <w:rFonts w:cstheme="minorHAnsi"/>
        </w:rPr>
        <w:t xml:space="preserve">La utilidad metodológica de la investigación, está dada por el desarrollo de una metodología de trabajo, con la cual se puedan elaborar y analizar reportes ambientales, que permitan conformar un contenido cognitivo y una terminología, para que los profesionales de administración de las empresas industriales del departamento de Itapúa, puedan emitir informes útiles para la toma de decisiones de protección ambiental por parte de las personas responsables de la gestión empresarial.  </w:t>
      </w:r>
    </w:p>
    <w:p w14:paraId="6A372B19" w14:textId="77777777" w:rsidR="00895FC3" w:rsidRPr="008D3F0C" w:rsidRDefault="00895FC3" w:rsidP="008D3F0C">
      <w:pPr>
        <w:spacing w:line="240" w:lineRule="auto"/>
        <w:ind w:firstLine="708"/>
        <w:jc w:val="both"/>
        <w:rPr>
          <w:rFonts w:cstheme="minorHAnsi"/>
        </w:rPr>
      </w:pPr>
      <w:r w:rsidRPr="008D3F0C">
        <w:rPr>
          <w:rFonts w:cstheme="minorHAnsi"/>
        </w:rPr>
        <w:t>En ese sentido el objetivo general que plantea la investigación será: Desarrollar un marco de referencia para la recopilación y análisis de datos ambientales en las empresas industriales del departamento de Itapúa, Paraguay 2023.; los objetivos específicos propuestos son:1) Identificar las barreras o limitaciones que enfrentan las empresas industriales en la implementación de reportes ambientales , 2)Fortalecer el monitorio y seguimiento de las emisiones contaminantes generadas por las empresas industriales del departamento de Itapúa ,3) Establecer un sistema de indicadores ambientales para medir el desempeño ambiental de las empresas industriales del departamento de Itapúa, Paraguay .</w:t>
      </w:r>
    </w:p>
    <w:p w14:paraId="617D4F99" w14:textId="77777777" w:rsidR="002130F0" w:rsidRPr="008D3F0C" w:rsidRDefault="002130F0" w:rsidP="008D3F0C">
      <w:pPr>
        <w:spacing w:line="240" w:lineRule="auto"/>
        <w:jc w:val="both"/>
        <w:rPr>
          <w:rFonts w:cstheme="minorHAnsi"/>
          <w:b/>
        </w:rPr>
      </w:pPr>
      <w:r w:rsidRPr="008D3F0C">
        <w:rPr>
          <w:rFonts w:cstheme="minorHAnsi"/>
          <w:b/>
        </w:rPr>
        <w:t>Marco Teórico</w:t>
      </w:r>
    </w:p>
    <w:p w14:paraId="1F63818B" w14:textId="77777777" w:rsidR="004F288C" w:rsidRPr="008D3F0C" w:rsidRDefault="004F288C" w:rsidP="008D3F0C">
      <w:pPr>
        <w:spacing w:line="240" w:lineRule="auto"/>
        <w:jc w:val="both"/>
        <w:rPr>
          <w:rFonts w:cstheme="minorHAnsi"/>
        </w:rPr>
      </w:pPr>
      <w:r w:rsidRPr="008D3F0C">
        <w:rPr>
          <w:rFonts w:cstheme="minorHAnsi"/>
          <w:b/>
        </w:rPr>
        <w:t>Justificación del trabajo</w:t>
      </w:r>
    </w:p>
    <w:p w14:paraId="476D669F" w14:textId="77777777" w:rsidR="00A97D5B" w:rsidRPr="008D3F0C" w:rsidRDefault="00A97D5B" w:rsidP="008D3F0C">
      <w:pPr>
        <w:spacing w:line="240" w:lineRule="auto"/>
        <w:ind w:firstLine="708"/>
        <w:jc w:val="both"/>
        <w:rPr>
          <w:rFonts w:cstheme="minorHAnsi"/>
        </w:rPr>
      </w:pPr>
      <w:r w:rsidRPr="008D3F0C">
        <w:rPr>
          <w:rFonts w:cstheme="minorHAnsi"/>
        </w:rPr>
        <w:t xml:space="preserve">La investigación refiere de como proponer una metodología para el análisis de la sostenibilidad a través de la implementación de reportes ambientales en las empresas industriales de Itapúa, Paraguay Año 2023, para lo </w:t>
      </w:r>
      <w:r w:rsidRPr="008D3F0C">
        <w:rPr>
          <w:rFonts w:cstheme="minorHAnsi"/>
        </w:rPr>
        <w:lastRenderedPageBreak/>
        <w:t xml:space="preserve">cual se realizó primeramente una identificación de los tipos de industrias existentes en el país y los tipos de reportes que se utilizan actualmente. </w:t>
      </w:r>
    </w:p>
    <w:p w14:paraId="4B06B349" w14:textId="77777777" w:rsidR="00A97D5B" w:rsidRPr="008D3F0C" w:rsidRDefault="00A97D5B" w:rsidP="008D3F0C">
      <w:pPr>
        <w:spacing w:line="240" w:lineRule="auto"/>
        <w:ind w:firstLine="708"/>
        <w:jc w:val="both"/>
        <w:rPr>
          <w:rFonts w:cstheme="minorHAnsi"/>
        </w:rPr>
      </w:pPr>
      <w:r w:rsidRPr="008D3F0C">
        <w:rPr>
          <w:rFonts w:cstheme="minorHAnsi"/>
        </w:rPr>
        <w:t>En Paraguay se observa que no existen actualmente formatos específicos de cómo realizar los reportes ambientales en las empresas industriales, por tanto, nace la idea de poder brindar una herramienta especifica que sirva a estos tipos de empresas a unificar criterios de cómo realizar un informe apropiado, el cual reúna los requisitos mínimos y adecuados que cualquier tipo de empresa de este rubro pueda utilizar.</w:t>
      </w:r>
    </w:p>
    <w:p w14:paraId="5B18C2F9" w14:textId="77777777" w:rsidR="004F288C" w:rsidRPr="008D3F0C" w:rsidRDefault="00A97D5B" w:rsidP="008D3F0C">
      <w:pPr>
        <w:spacing w:line="240" w:lineRule="auto"/>
        <w:ind w:firstLine="708"/>
        <w:jc w:val="both"/>
        <w:rPr>
          <w:rFonts w:cstheme="minorHAnsi"/>
        </w:rPr>
      </w:pPr>
      <w:r w:rsidRPr="00D029AD">
        <w:rPr>
          <w:rFonts w:cstheme="minorHAnsi"/>
        </w:rPr>
        <w:t>En efecto, podemos mencionar que vamos atravesando cambios cada vez más exigentes, por ello debemos identificar las barreras o limitaciones</w:t>
      </w:r>
      <w:r w:rsidRPr="008D3F0C">
        <w:rPr>
          <w:rFonts w:cstheme="minorHAnsi"/>
        </w:rPr>
        <w:t xml:space="preserve"> que enfrentan las empresas industriales en la implementación de reportes ambientales a modo de poder establecer correctamente los ítems necesarios para la elaboración de los informes, a su vez se debe fortalecer el monitorio y seguimiento de las emisiones contaminantes generadas por las empresas industriales y una vez establecido esto proponer una metodología para el análisis de la sostenibilidad a través de la implementación de reportes ambientales, que es algo muy importante ya que puede servir indirectamente a la toma de decisiones y análisis de muchos aspectos que hacen al funcionamiento ideal de una empresa.</w:t>
      </w:r>
    </w:p>
    <w:p w14:paraId="5FFCA0EC" w14:textId="77777777" w:rsidR="00412A1F" w:rsidRPr="008D3F0C" w:rsidRDefault="006553D8" w:rsidP="008D3F0C">
      <w:pPr>
        <w:tabs>
          <w:tab w:val="left" w:pos="993"/>
        </w:tabs>
        <w:spacing w:line="240" w:lineRule="auto"/>
        <w:jc w:val="both"/>
        <w:rPr>
          <w:rFonts w:cstheme="minorHAnsi"/>
          <w:b/>
        </w:rPr>
      </w:pPr>
      <w:r w:rsidRPr="008D3F0C">
        <w:rPr>
          <w:rFonts w:cstheme="minorHAnsi"/>
          <w:b/>
        </w:rPr>
        <w:t>Antecedentes</w:t>
      </w:r>
    </w:p>
    <w:p w14:paraId="79B66F19" w14:textId="77777777" w:rsidR="00A97D5B" w:rsidRPr="008D3F0C" w:rsidRDefault="00A97D5B" w:rsidP="008D3F0C">
      <w:pPr>
        <w:spacing w:line="240" w:lineRule="auto"/>
        <w:ind w:firstLine="708"/>
        <w:jc w:val="both"/>
        <w:rPr>
          <w:rFonts w:cstheme="minorHAnsi"/>
        </w:rPr>
      </w:pPr>
      <w:r w:rsidRPr="008D3F0C">
        <w:rPr>
          <w:rFonts w:cstheme="minorHAnsi"/>
        </w:rPr>
        <w:t xml:space="preserve">A partir de la descripción de la problemática que enmarca la presente investigación; y, habiendo fundamentado convenientemente su abordaje, se procede a presentar las investigaciones previas que sirven de antecedentes principales para el desarrollo de la tesis doctoral. </w:t>
      </w:r>
    </w:p>
    <w:p w14:paraId="66D10B77" w14:textId="77777777" w:rsidR="00A97D5B" w:rsidRPr="008D3F0C" w:rsidRDefault="00A97D5B" w:rsidP="008D3F0C">
      <w:pPr>
        <w:spacing w:line="240" w:lineRule="auto"/>
        <w:ind w:firstLine="708"/>
        <w:jc w:val="both"/>
        <w:rPr>
          <w:rFonts w:cstheme="minorHAnsi"/>
        </w:rPr>
      </w:pPr>
      <w:r w:rsidRPr="008D3F0C">
        <w:rPr>
          <w:rFonts w:cstheme="minorHAnsi"/>
        </w:rPr>
        <w:t xml:space="preserve">La preocupación por el medio ambiente tomo más fuerza luego de la consecuencias desmedidas de la revolución industrial , donde las grandes industrias contaminaban los recursos naturales , además de la utilización inadecuada de las materias primas no renovables, es así que en la conferencia celebrada en Estocolmo en 1972 ya se centraba en la preocupación internacional sobre temas medioambientales, especialmente con la depreciación de los recursos y la contaminación transfronteriza dada por las llamadas lluvias acidas.  </w:t>
      </w:r>
    </w:p>
    <w:p w14:paraId="7CB1B7F5" w14:textId="77777777" w:rsidR="00A97D5B" w:rsidRPr="008D3F0C" w:rsidRDefault="00A97D5B" w:rsidP="008D3F0C">
      <w:pPr>
        <w:spacing w:line="240" w:lineRule="auto"/>
        <w:ind w:firstLine="708"/>
        <w:jc w:val="both"/>
        <w:rPr>
          <w:rFonts w:cstheme="minorHAnsi"/>
        </w:rPr>
      </w:pPr>
      <w:r w:rsidRPr="008D3F0C">
        <w:rPr>
          <w:rFonts w:cstheme="minorHAnsi"/>
        </w:rPr>
        <w:lastRenderedPageBreak/>
        <w:t xml:space="preserve">La conferencia ha marcado una pauta importante en la construcción de leyes, políticas e instituciones nacionales en cada uno de los países de América Latina , desde el punto de vista político la Cumbre de Estocolmo fue más que un punto de partida, un punto de enfoque, debido a la existencia de esfuerzos ambientales anteriores por parte de agencias de Naciones Unidas como la Organización para la Alimentación y la Agricultura (FAO), la Organización Mundial de la Salud (OMS), la UNESCO, entre otras. </w:t>
      </w:r>
    </w:p>
    <w:p w14:paraId="48EB2924" w14:textId="77777777" w:rsidR="00A97D5B" w:rsidRPr="008D3F0C" w:rsidRDefault="00A97D5B" w:rsidP="008D3F0C">
      <w:pPr>
        <w:spacing w:line="240" w:lineRule="auto"/>
        <w:ind w:firstLine="708"/>
        <w:jc w:val="both"/>
        <w:rPr>
          <w:rFonts w:cstheme="minorHAnsi"/>
        </w:rPr>
      </w:pPr>
      <w:r w:rsidRPr="008D3F0C">
        <w:rPr>
          <w:rFonts w:cstheme="minorHAnsi"/>
        </w:rPr>
        <w:t xml:space="preserve">En el mundo se han presentado varios eventos catastróficos en los últimos años debido a los cambios climáticos o calentamiento global. Entre ellos y para poner en contexto las inundaciones producidas en Tailandia y Sur de Asia, el huracán Sandy, las altas temperaturas atípicas en países europeos, las sequias en África Oriental. En el año 2013 el Tifón </w:t>
      </w:r>
      <w:proofErr w:type="spellStart"/>
      <w:r w:rsidRPr="008D3F0C">
        <w:rPr>
          <w:rFonts w:cstheme="minorHAnsi"/>
        </w:rPr>
        <w:t>Haiyan</w:t>
      </w:r>
      <w:proofErr w:type="spellEnd"/>
      <w:r w:rsidRPr="008D3F0C">
        <w:rPr>
          <w:rFonts w:cstheme="minorHAnsi"/>
        </w:rPr>
        <w:t xml:space="preserve"> fue el más mortífero de la historia a su paso por Filipinas matando más de 6200 personas, dejando sin hogar a 1,9 millones de personas y afectando la economía de este país en 14 mil millones de dólares.</w:t>
      </w:r>
    </w:p>
    <w:p w14:paraId="00961CBA" w14:textId="77777777" w:rsidR="00A97D5B" w:rsidRPr="008D3F0C" w:rsidRDefault="00A97D5B" w:rsidP="008D3F0C">
      <w:pPr>
        <w:spacing w:line="240" w:lineRule="auto"/>
        <w:ind w:firstLine="708"/>
        <w:jc w:val="both"/>
        <w:rPr>
          <w:rFonts w:cstheme="minorHAnsi"/>
        </w:rPr>
      </w:pPr>
      <w:r w:rsidRPr="008D3F0C">
        <w:rPr>
          <w:rFonts w:cstheme="minorHAnsi"/>
        </w:rPr>
        <w:t xml:space="preserve">Aunque el mundo enfrenta constantemente en los últimos años situaciones como las guerras o los colapsos financieros, el cambio climático, pandemia y el incremento de los límites sobre el uso de los recursos, tienen un impacto sin precedentes amenazando las ganancias corporativas y la prosperidad global. </w:t>
      </w:r>
    </w:p>
    <w:p w14:paraId="19D8CC76" w14:textId="77777777" w:rsidR="00A97D5B" w:rsidRPr="008D3F0C" w:rsidRDefault="00A97D5B" w:rsidP="008D3F0C">
      <w:pPr>
        <w:spacing w:line="240" w:lineRule="auto"/>
        <w:ind w:firstLine="708"/>
        <w:jc w:val="both"/>
        <w:rPr>
          <w:rFonts w:cstheme="minorHAnsi"/>
        </w:rPr>
      </w:pPr>
      <w:r w:rsidRPr="008D3F0C">
        <w:rPr>
          <w:rFonts w:cstheme="minorHAnsi"/>
        </w:rPr>
        <w:t>Esto hace que se lleven a cabo cambios en los comportamientos organizacionales o las estrategias de las empresas y los comportamientos de los clientes. Las empresas cada vez más están enfocadas en la protección del medio ambiente basada en las políticas de los países como forma de mitigar los efectos o impactos de la producción sobre el medio ambiente.</w:t>
      </w:r>
    </w:p>
    <w:p w14:paraId="2D2889E2" w14:textId="77777777" w:rsidR="00A97D5B" w:rsidRPr="008D3F0C" w:rsidRDefault="00A97D5B" w:rsidP="008D3F0C">
      <w:pPr>
        <w:spacing w:line="240" w:lineRule="auto"/>
        <w:ind w:firstLine="708"/>
        <w:jc w:val="both"/>
        <w:rPr>
          <w:rFonts w:cstheme="minorHAnsi"/>
        </w:rPr>
      </w:pPr>
      <w:r w:rsidRPr="008D3F0C">
        <w:rPr>
          <w:rFonts w:cstheme="minorHAnsi"/>
        </w:rPr>
        <w:t xml:space="preserve">Uno de los estudios que se considera como antecedente importante es la tesis doctoral presentada por Josep Antequera </w:t>
      </w:r>
      <w:proofErr w:type="spellStart"/>
      <w:r w:rsidRPr="008D3F0C">
        <w:rPr>
          <w:rFonts w:cstheme="minorHAnsi"/>
        </w:rPr>
        <w:t>Baiget</w:t>
      </w:r>
      <w:proofErr w:type="spellEnd"/>
      <w:r w:rsidRPr="008D3F0C">
        <w:rPr>
          <w:rFonts w:cstheme="minorHAnsi"/>
        </w:rPr>
        <w:t xml:space="preserve"> ; con el título  Propuesta Metodológica para el análisis de la sostenibilidad regional,  donde se presenta una propuesta metodológica de análisis de la sostenibilidad regional utilizando la visión sistémica para su conceptualización, el paradigma de la sostenibilidad para su análisis, la metodología de indicadores por un lado, la de stocks y flujos </w:t>
      </w:r>
      <w:r w:rsidRPr="008D3F0C">
        <w:rPr>
          <w:rFonts w:cstheme="minorHAnsi"/>
        </w:rPr>
        <w:lastRenderedPageBreak/>
        <w:t xml:space="preserve">provenientes de la Dinámica de Sistemas por otro lado y el concepto de “síndrome” introducido por el German </w:t>
      </w:r>
      <w:proofErr w:type="spellStart"/>
      <w:r w:rsidRPr="008D3F0C">
        <w:rPr>
          <w:rFonts w:cstheme="minorHAnsi"/>
        </w:rPr>
        <w:t>Advisory</w:t>
      </w:r>
      <w:proofErr w:type="spellEnd"/>
      <w:r w:rsidRPr="008D3F0C">
        <w:rPr>
          <w:rFonts w:cstheme="minorHAnsi"/>
        </w:rPr>
        <w:t xml:space="preserve"> Council (GAC) y desarrollado por la Comisión Económica para América Latina (CEPAL) en 2004, para su concreción. </w:t>
      </w:r>
    </w:p>
    <w:p w14:paraId="073E7F3B" w14:textId="77777777" w:rsidR="00A97D5B" w:rsidRPr="008D3F0C" w:rsidRDefault="00A97D5B" w:rsidP="008D3F0C">
      <w:pPr>
        <w:spacing w:line="240" w:lineRule="auto"/>
        <w:ind w:firstLine="708"/>
        <w:jc w:val="both"/>
        <w:rPr>
          <w:rFonts w:cstheme="minorHAnsi"/>
        </w:rPr>
      </w:pPr>
      <w:r w:rsidRPr="008D3F0C">
        <w:rPr>
          <w:rFonts w:cstheme="minorHAnsi"/>
        </w:rPr>
        <w:t xml:space="preserve">Otra investigación titulada "Evaluación de la sostenibilidad social, económica y ambiental de organizaciones empresariales por medio de la metodología GRI Colombia, reportes año 2015" desarrollado en el marco de la Maestría en Administración (MBA) de la Facultad de Ciencias Económicas de la Universidad de Antioquia por los investigadores Luisa Cecilia Rodríguez Guerra y Leonardo Alberto Ríos-Osorio en donde se </w:t>
      </w:r>
      <w:r w:rsidR="00EA074F" w:rsidRPr="008D3F0C">
        <w:rPr>
          <w:rFonts w:cstheme="minorHAnsi"/>
        </w:rPr>
        <w:t>realizó</w:t>
      </w:r>
      <w:r w:rsidRPr="008D3F0C">
        <w:rPr>
          <w:rFonts w:cstheme="minorHAnsi"/>
        </w:rPr>
        <w:t xml:space="preserve"> estudios a 87 empresas bajo la metodología GRI.</w:t>
      </w:r>
    </w:p>
    <w:p w14:paraId="03A3A748" w14:textId="77777777" w:rsidR="00745B63" w:rsidRPr="008D3F0C" w:rsidRDefault="00A97D5B" w:rsidP="008D3F0C">
      <w:pPr>
        <w:spacing w:line="240" w:lineRule="auto"/>
        <w:ind w:firstLine="708"/>
        <w:jc w:val="both"/>
        <w:rPr>
          <w:rFonts w:cstheme="minorHAnsi"/>
        </w:rPr>
      </w:pPr>
      <w:r w:rsidRPr="008D3F0C">
        <w:rPr>
          <w:rFonts w:cstheme="minorHAnsi"/>
        </w:rPr>
        <w:t>Se elaboró una escala de medición, la cual cataloga a la organización de acuerdo a su desempeño en Madura, En Desarrollo e Incipiente, independientemente del tamaño o sector económico al cual pertenezca. Las conclusiones y la discusión pretenden explicar porque el nivel En Desarrollo es el predominante en entorno empresarial colombiano</w:t>
      </w:r>
      <w:r w:rsidR="00745B63" w:rsidRPr="008D3F0C">
        <w:rPr>
          <w:rFonts w:cstheme="minorHAnsi"/>
        </w:rPr>
        <w:t>.</w:t>
      </w:r>
    </w:p>
    <w:p w14:paraId="385530C3" w14:textId="77777777" w:rsidR="00ED13FA" w:rsidRPr="008D3F0C" w:rsidRDefault="00ED13FA" w:rsidP="008D3F0C">
      <w:pPr>
        <w:spacing w:line="240" w:lineRule="auto"/>
        <w:jc w:val="both"/>
        <w:rPr>
          <w:rFonts w:cstheme="minorHAnsi"/>
          <w:b/>
          <w:bCs/>
        </w:rPr>
      </w:pPr>
      <w:r w:rsidRPr="008D3F0C">
        <w:rPr>
          <w:rFonts w:cstheme="minorHAnsi"/>
          <w:b/>
          <w:bCs/>
        </w:rPr>
        <w:t xml:space="preserve">Leyes Ambientales en el Paraguay </w:t>
      </w:r>
    </w:p>
    <w:p w14:paraId="373C827E" w14:textId="3E27B605" w:rsidR="00ED13FA" w:rsidRPr="008D3F0C" w:rsidRDefault="00ED13FA" w:rsidP="008D3F0C">
      <w:pPr>
        <w:spacing w:line="240" w:lineRule="auto"/>
        <w:jc w:val="both"/>
        <w:rPr>
          <w:rFonts w:cstheme="minorHAnsi"/>
        </w:rPr>
      </w:pPr>
      <w:r w:rsidRPr="008D3F0C">
        <w:rPr>
          <w:rFonts w:cstheme="minorHAnsi"/>
        </w:rPr>
        <w:t xml:space="preserve"> Los servicios ambientales son aquellos generados por la</w:t>
      </w:r>
      <w:r w:rsidR="0077277F">
        <w:rPr>
          <w:rFonts w:cstheme="minorHAnsi"/>
        </w:rPr>
        <w:t>s</w:t>
      </w:r>
      <w:r w:rsidRPr="008D3F0C">
        <w:rPr>
          <w:rFonts w:cstheme="minorHAnsi"/>
        </w:rPr>
        <w:t xml:space="preserve"> actividades humanas de manejo, conservación y recuperación de las funciones del ecosistema que benefician en forma directa o indirecta a la</w:t>
      </w:r>
      <w:r w:rsidR="009349AE">
        <w:rPr>
          <w:rFonts w:cstheme="minorHAnsi"/>
        </w:rPr>
        <w:t>s poblaciones (Ley No 3001/06 «</w:t>
      </w:r>
      <w:r w:rsidRPr="008D3F0C">
        <w:rPr>
          <w:rFonts w:cstheme="minorHAnsi"/>
        </w:rPr>
        <w:t>De Valorización y Retribución de los Servicios Ambientales», 2006).</w:t>
      </w:r>
    </w:p>
    <w:p w14:paraId="2766EF3F" w14:textId="77777777" w:rsidR="00ED13FA" w:rsidRPr="008D3F0C" w:rsidRDefault="00ED13FA" w:rsidP="008D3F0C">
      <w:pPr>
        <w:spacing w:line="240" w:lineRule="auto"/>
        <w:jc w:val="both"/>
        <w:rPr>
          <w:rFonts w:cstheme="minorHAnsi"/>
        </w:rPr>
      </w:pPr>
      <w:r w:rsidRPr="008D3F0C">
        <w:rPr>
          <w:rFonts w:cstheme="minorHAnsi"/>
        </w:rPr>
        <w:t>Los servicios ambientales son actividades realizadas por personas o empresas que buscan compensar el impacto ambiental de los proyectos productivos, mediante la mantención de la naturaleza en condiciones ideales.</w:t>
      </w:r>
    </w:p>
    <w:p w14:paraId="32F504B3" w14:textId="77777777" w:rsidR="00ED13FA" w:rsidRPr="008D3F0C" w:rsidRDefault="00ED13FA" w:rsidP="008D3F0C">
      <w:pPr>
        <w:spacing w:line="240" w:lineRule="auto"/>
        <w:jc w:val="both"/>
        <w:rPr>
          <w:rFonts w:cstheme="minorHAnsi"/>
        </w:rPr>
      </w:pPr>
      <w:r w:rsidRPr="008D3F0C">
        <w:rPr>
          <w:rFonts w:cstheme="minorHAnsi"/>
        </w:rPr>
        <w:t xml:space="preserve">La ley establece un mecanismo técnico y administrativo que permite la valoración o tasación integral de los diversos servicios ambientales brindados por un terreno o una finca, y su retribución conforme a los lineamientos emitidos por la legislación </w:t>
      </w:r>
      <w:r w:rsidR="009F34D1" w:rsidRPr="008D3F0C">
        <w:rPr>
          <w:rFonts w:cstheme="minorHAnsi"/>
        </w:rPr>
        <w:fldChar w:fldCharType="begin"/>
      </w:r>
      <w:r w:rsidR="00CB2BF9" w:rsidRPr="008D3F0C">
        <w:rPr>
          <w:rFonts w:cstheme="minorHAnsi"/>
        </w:rPr>
        <w:instrText xml:space="preserve"> ADDIN ZOTERO_ITEM CSL_CITATION {"citationID":"VwIaoaVh","properties":{"formattedCitation":"(2)","plainCitation":"(2)","noteIndex":0},"citationItems":[{"id":48,"uris":["http://zotero.org/users/7339089/items/A9QC4INS"],"itemData":{"id":48,"type":"webpage","title":"Ley Nº 3001 / VALORACION Y RETRIBUCION DE LOS SERVICIOS AMBIENTALES","URL":"https://www.bacn.gov.py/leyes-paraguayas/2085/ley-n-3001-valoracion-y-retribucion-de-los-servicios-ambientales","accessed":{"date-parts":[["2020",12,6]]}}}],"schema":"https://github.com/citation-style-language/schema/raw/master/csl-citation.json"} </w:instrText>
      </w:r>
      <w:r w:rsidR="009F34D1" w:rsidRPr="008D3F0C">
        <w:rPr>
          <w:rFonts w:cstheme="minorHAnsi"/>
        </w:rPr>
        <w:fldChar w:fldCharType="separate"/>
      </w:r>
      <w:r w:rsidR="00CB2BF9" w:rsidRPr="008D3F0C">
        <w:rPr>
          <w:rFonts w:cstheme="minorHAnsi"/>
        </w:rPr>
        <w:t>(2)</w:t>
      </w:r>
      <w:r w:rsidR="009F34D1" w:rsidRPr="008D3F0C">
        <w:rPr>
          <w:rFonts w:cstheme="minorHAnsi"/>
        </w:rPr>
        <w:fldChar w:fldCharType="end"/>
      </w:r>
      <w:r w:rsidR="00CB2BF9" w:rsidRPr="008D3F0C">
        <w:rPr>
          <w:rFonts w:cstheme="minorHAnsi"/>
        </w:rPr>
        <w:t>.</w:t>
      </w:r>
    </w:p>
    <w:p w14:paraId="7CC2256F" w14:textId="77777777" w:rsidR="00ED13FA" w:rsidRPr="008D3F0C" w:rsidRDefault="00ED13FA" w:rsidP="008D3F0C">
      <w:pPr>
        <w:spacing w:line="240" w:lineRule="auto"/>
        <w:jc w:val="both"/>
        <w:rPr>
          <w:rFonts w:cstheme="minorHAnsi"/>
        </w:rPr>
      </w:pPr>
      <w:r w:rsidRPr="008D3F0C">
        <w:rPr>
          <w:rFonts w:cstheme="minorHAnsi"/>
        </w:rPr>
        <w:t xml:space="preserve">En una necesidad de contribuir al cumplimiento de las obligaciones internacionales contraídas por las República del Paraguay antes los tratados y </w:t>
      </w:r>
      <w:r w:rsidRPr="008D3F0C">
        <w:rPr>
          <w:rFonts w:cstheme="minorHAnsi"/>
        </w:rPr>
        <w:lastRenderedPageBreak/>
        <w:t>convenios medioambientales el cual busca la conservación, recuperación y desarrollo de la diversidad biológica mediante la valoración y retribución de los servicios ambientales promulgan esta normativa.</w:t>
      </w:r>
    </w:p>
    <w:p w14:paraId="3F230E6F" w14:textId="77777777" w:rsidR="00ED13FA" w:rsidRPr="008D3F0C" w:rsidRDefault="00ED13FA" w:rsidP="008D3F0C">
      <w:pPr>
        <w:spacing w:line="240" w:lineRule="auto"/>
        <w:jc w:val="both"/>
        <w:rPr>
          <w:rFonts w:cstheme="minorHAnsi"/>
        </w:rPr>
      </w:pPr>
      <w:r w:rsidRPr="008D3F0C">
        <w:rPr>
          <w:rFonts w:cstheme="minorHAnsi"/>
        </w:rPr>
        <w:t xml:space="preserve">Los beneficios de los servicios ambientales pueden ser económicos, ecológicos o socioculturales, inciden directamente en la protección y el mejoramiento del medio ambiente, propiciando una mejor calidad de vida de los habitantes </w:t>
      </w:r>
      <w:r w:rsidR="009F34D1" w:rsidRPr="008D3F0C">
        <w:rPr>
          <w:rFonts w:cstheme="minorHAnsi"/>
        </w:rPr>
        <w:fldChar w:fldCharType="begin"/>
      </w:r>
      <w:r w:rsidR="00CB2BF9" w:rsidRPr="008D3F0C">
        <w:rPr>
          <w:rFonts w:cstheme="minorHAnsi"/>
        </w:rPr>
        <w:instrText xml:space="preserve"> ADDIN ZOTERO_ITEM CSL_CITATION {"citationID":"tCtKuMXi","properties":{"formattedCitation":"(2)","plainCitation":"(2)","noteIndex":0},"citationItems":[{"id":48,"uris":["http://zotero.org/users/7339089/items/A9QC4INS"],"itemData":{"id":48,"type":"webpage","title":"Ley Nº 3001 / VALORACION Y RETRIBUCION DE LOS SERVICIOS AMBIENTALES","URL":"https://www.bacn.gov.py/leyes-paraguayas/2085/ley-n-3001-valoracion-y-retribucion-de-los-servicios-ambientales","accessed":{"date-parts":[["2020",12,6]]}}}],"schema":"https://github.com/citation-style-language/schema/raw/master/csl-citation.json"} </w:instrText>
      </w:r>
      <w:r w:rsidR="009F34D1" w:rsidRPr="008D3F0C">
        <w:rPr>
          <w:rFonts w:cstheme="minorHAnsi"/>
        </w:rPr>
        <w:fldChar w:fldCharType="separate"/>
      </w:r>
      <w:r w:rsidR="00CB2BF9" w:rsidRPr="008D3F0C">
        <w:rPr>
          <w:rFonts w:cstheme="minorHAnsi"/>
        </w:rPr>
        <w:t>(2)</w:t>
      </w:r>
      <w:r w:rsidR="009F34D1" w:rsidRPr="008D3F0C">
        <w:rPr>
          <w:rFonts w:cstheme="minorHAnsi"/>
        </w:rPr>
        <w:fldChar w:fldCharType="end"/>
      </w:r>
      <w:r w:rsidR="00CB2BF9" w:rsidRPr="008D3F0C">
        <w:rPr>
          <w:rFonts w:cstheme="minorHAnsi"/>
        </w:rPr>
        <w:t>.</w:t>
      </w:r>
    </w:p>
    <w:p w14:paraId="3EED7C96" w14:textId="77777777" w:rsidR="00ED13FA" w:rsidRPr="008D3F0C" w:rsidRDefault="00ED13FA" w:rsidP="008D3F0C">
      <w:pPr>
        <w:spacing w:line="240" w:lineRule="auto"/>
        <w:jc w:val="both"/>
        <w:rPr>
          <w:rFonts w:cstheme="minorHAnsi"/>
        </w:rPr>
      </w:pPr>
      <w:r w:rsidRPr="008D3F0C">
        <w:rPr>
          <w:rFonts w:cstheme="minorHAnsi"/>
        </w:rPr>
        <w:t>Los servicios ambientales mencionados en la legislación, las integran aquellas que se relaciona con la reducción gases causantes de los efectos invernaderos, y aquellos que intervienen en la reducción de nivel de dióxido de carbono en el ambiente</w:t>
      </w:r>
      <w:r w:rsidR="00CB2BF9" w:rsidRPr="008D3F0C">
        <w:rPr>
          <w:rFonts w:cstheme="minorHAnsi"/>
        </w:rPr>
        <w:t xml:space="preserve"> </w:t>
      </w:r>
      <w:r w:rsidR="009F34D1" w:rsidRPr="008D3F0C">
        <w:rPr>
          <w:rFonts w:cstheme="minorHAnsi"/>
        </w:rPr>
        <w:fldChar w:fldCharType="begin"/>
      </w:r>
      <w:r w:rsidR="00CB2BF9" w:rsidRPr="008D3F0C">
        <w:rPr>
          <w:rFonts w:cstheme="minorHAnsi"/>
        </w:rPr>
        <w:instrText xml:space="preserve"> ADDIN ZOTERO_ITEM CSL_CITATION {"citationID":"mLESZ0al","properties":{"formattedCitation":"(2)","plainCitation":"(2)","noteIndex":0},"citationItems":[{"id":48,"uris":["http://zotero.org/users/7339089/items/A9QC4INS"],"itemData":{"id":48,"type":"webpage","title":"Ley Nº 3001 / VALORACION Y RETRIBUCION DE LOS SERVICIOS AMBIENTALES","URL":"https://www.bacn.gov.py/leyes-paraguayas/2085/ley-n-3001-valoracion-y-retribucion-de-los-servicios-ambientales","accessed":{"date-parts":[["2020",12,6]]}}}],"schema":"https://github.com/citation-style-language/schema/raw/master/csl-citation.json"} </w:instrText>
      </w:r>
      <w:r w:rsidR="009F34D1" w:rsidRPr="008D3F0C">
        <w:rPr>
          <w:rFonts w:cstheme="minorHAnsi"/>
        </w:rPr>
        <w:fldChar w:fldCharType="separate"/>
      </w:r>
      <w:r w:rsidR="00CB2BF9" w:rsidRPr="008D3F0C">
        <w:rPr>
          <w:rFonts w:cstheme="minorHAnsi"/>
        </w:rPr>
        <w:t>(2)</w:t>
      </w:r>
      <w:r w:rsidR="009F34D1" w:rsidRPr="008D3F0C">
        <w:rPr>
          <w:rFonts w:cstheme="minorHAnsi"/>
        </w:rPr>
        <w:fldChar w:fldCharType="end"/>
      </w:r>
      <w:r w:rsidR="00CB2BF9" w:rsidRPr="008D3F0C">
        <w:rPr>
          <w:rFonts w:cstheme="minorHAnsi"/>
        </w:rPr>
        <w:t>.</w:t>
      </w:r>
    </w:p>
    <w:p w14:paraId="37D14C2D" w14:textId="77777777" w:rsidR="00ED13FA" w:rsidRPr="008D3F0C" w:rsidRDefault="00ED13FA" w:rsidP="008D3F0C">
      <w:pPr>
        <w:spacing w:line="240" w:lineRule="auto"/>
        <w:jc w:val="both"/>
        <w:rPr>
          <w:rFonts w:cstheme="minorHAnsi"/>
        </w:rPr>
      </w:pPr>
      <w:r w:rsidRPr="008D3F0C">
        <w:rPr>
          <w:rFonts w:cstheme="minorHAnsi"/>
        </w:rPr>
        <w:t xml:space="preserve">Estas actividades constituyen el manejo y cuidado de los bosques sean estos nativos o reforestados, la arborización urbana, o sistemas agroforestales, arborización de las orillas de las cuencas hídricas, estas actividades son inherentes al tamaño del proyecto. </w:t>
      </w:r>
    </w:p>
    <w:p w14:paraId="73643156" w14:textId="77777777" w:rsidR="00ED13FA" w:rsidRPr="008D3F0C" w:rsidRDefault="00ED13FA" w:rsidP="008D3F0C">
      <w:pPr>
        <w:spacing w:line="240" w:lineRule="auto"/>
        <w:jc w:val="both"/>
        <w:rPr>
          <w:rFonts w:cstheme="minorHAnsi"/>
        </w:rPr>
      </w:pPr>
      <w:r w:rsidRPr="008D3F0C">
        <w:rPr>
          <w:rFonts w:cstheme="minorHAnsi"/>
        </w:rPr>
        <w:t xml:space="preserve">La protección de los recursos hídricos independientemente de sus usos, también es considerados servicios ambientales incluyendo los elementos conexos </w:t>
      </w:r>
      <w:r w:rsidR="009F34D1" w:rsidRPr="008D3F0C">
        <w:rPr>
          <w:rFonts w:cstheme="minorHAnsi"/>
        </w:rPr>
        <w:fldChar w:fldCharType="begin"/>
      </w:r>
      <w:r w:rsidR="00CB2BF9" w:rsidRPr="008D3F0C">
        <w:rPr>
          <w:rFonts w:cstheme="minorHAnsi"/>
        </w:rPr>
        <w:instrText xml:space="preserve"> ADDIN ZOTERO_ITEM CSL_CITATION {"citationID":"nj5YAt8Y","properties":{"formattedCitation":"(2)","plainCitation":"(2)","noteIndex":0},"citationItems":[{"id":48,"uris":["http://zotero.org/users/7339089/items/A9QC4INS"],"itemData":{"id":48,"type":"webpage","title":"Ley Nº 3001 / VALORACION Y RETRIBUCION DE LOS SERVICIOS AMBIENTALES","URL":"https://www.bacn.gov.py/leyes-paraguayas/2085/ley-n-3001-valoracion-y-retribucion-de-los-servicios-ambientales","accessed":{"date-parts":[["2020",12,6]]}}}],"schema":"https://github.com/citation-style-language/schema/raw/master/csl-citation.json"} </w:instrText>
      </w:r>
      <w:r w:rsidR="009F34D1" w:rsidRPr="008D3F0C">
        <w:rPr>
          <w:rFonts w:cstheme="minorHAnsi"/>
        </w:rPr>
        <w:fldChar w:fldCharType="separate"/>
      </w:r>
      <w:r w:rsidR="00CB2BF9" w:rsidRPr="008D3F0C">
        <w:rPr>
          <w:rFonts w:cstheme="minorHAnsi"/>
        </w:rPr>
        <w:t>(2)</w:t>
      </w:r>
      <w:r w:rsidR="009F34D1" w:rsidRPr="008D3F0C">
        <w:rPr>
          <w:rFonts w:cstheme="minorHAnsi"/>
        </w:rPr>
        <w:fldChar w:fldCharType="end"/>
      </w:r>
      <w:r w:rsidR="00CB2BF9" w:rsidRPr="008D3F0C">
        <w:rPr>
          <w:rFonts w:cstheme="minorHAnsi"/>
        </w:rPr>
        <w:t>.</w:t>
      </w:r>
    </w:p>
    <w:p w14:paraId="65C5AC06" w14:textId="77777777" w:rsidR="00CB2BF9" w:rsidRPr="008D3F0C" w:rsidRDefault="00ED13FA" w:rsidP="008D3F0C">
      <w:pPr>
        <w:spacing w:line="240" w:lineRule="auto"/>
        <w:jc w:val="both"/>
        <w:rPr>
          <w:rFonts w:cstheme="minorHAnsi"/>
        </w:rPr>
      </w:pPr>
      <w:r w:rsidRPr="008D3F0C">
        <w:rPr>
          <w:rFonts w:cstheme="minorHAnsi"/>
        </w:rPr>
        <w:t xml:space="preserve"> El Impacto Ambiental se define como toda </w:t>
      </w:r>
      <w:r w:rsidR="00530850" w:rsidRPr="008D3F0C">
        <w:rPr>
          <w:rFonts w:cstheme="minorHAnsi"/>
        </w:rPr>
        <w:t>modificación</w:t>
      </w:r>
      <w:r w:rsidRPr="008D3F0C">
        <w:rPr>
          <w:rFonts w:cstheme="minorHAnsi"/>
        </w:rPr>
        <w:t xml:space="preserve"> del medio ambiente provocada por obras o actividades humanas que tengan, como consecuencia positiva o negativa, directa o indirecta, afectar la vida en general, la biodiversidad, la calidad o una cantidad </w:t>
      </w:r>
      <w:r w:rsidR="00530850" w:rsidRPr="008D3F0C">
        <w:rPr>
          <w:rFonts w:cstheme="minorHAnsi"/>
        </w:rPr>
        <w:t>significativa</w:t>
      </w:r>
      <w:r w:rsidRPr="008D3F0C">
        <w:rPr>
          <w:rFonts w:cstheme="minorHAnsi"/>
        </w:rPr>
        <w:t xml:space="preserve"> de los recursos naturales o ambientales y su aprovechamiento, el bienestar, la salud, la seguridad personal, los hábitos y costumbres, el patrimonio cultural o los medios de vida legítimos </w:t>
      </w:r>
      <w:r w:rsidR="00CB2BF9" w:rsidRPr="008D3F0C">
        <w:rPr>
          <w:rFonts w:cstheme="minorHAnsi"/>
        </w:rPr>
        <w:t xml:space="preserve">(3). </w:t>
      </w:r>
    </w:p>
    <w:p w14:paraId="6B653EB7" w14:textId="77777777" w:rsidR="00ED13FA" w:rsidRPr="008D3F0C" w:rsidRDefault="00ED13FA" w:rsidP="008D3F0C">
      <w:pPr>
        <w:spacing w:line="240" w:lineRule="auto"/>
        <w:jc w:val="both"/>
        <w:rPr>
          <w:rFonts w:cstheme="minorHAnsi"/>
        </w:rPr>
      </w:pPr>
      <w:r w:rsidRPr="008D3F0C">
        <w:rPr>
          <w:rFonts w:cstheme="minorHAnsi"/>
        </w:rPr>
        <w:t>Esta apreciación de lo que es impacto ambiental, no solo contempla el resultado negativo que pueda tener las actividades tanto humanas como de las empresas, sino también aquellas modificaciones positivas que resultasen sobre la biodiversidad o los recursos naturales que puedan de una u otra forma alterar el curso normal del bienestar o patrimonios de nuestro país.</w:t>
      </w:r>
    </w:p>
    <w:p w14:paraId="2623D8D6" w14:textId="77777777" w:rsidR="00ED13FA" w:rsidRPr="008D3F0C" w:rsidRDefault="00ED13FA" w:rsidP="008D3F0C">
      <w:pPr>
        <w:spacing w:line="240" w:lineRule="auto"/>
        <w:jc w:val="both"/>
        <w:rPr>
          <w:rFonts w:cstheme="minorHAnsi"/>
        </w:rPr>
      </w:pPr>
      <w:r w:rsidRPr="008D3F0C">
        <w:rPr>
          <w:rFonts w:cstheme="minorHAnsi"/>
        </w:rPr>
        <w:t xml:space="preserve">Las declaraciones que emanen del estudio del impacto ambiental son consideradas requisitos ineludibles para la obtención de créditos o garantías, </w:t>
      </w:r>
      <w:r w:rsidRPr="008D3F0C">
        <w:rPr>
          <w:rFonts w:cstheme="minorHAnsi"/>
        </w:rPr>
        <w:lastRenderedPageBreak/>
        <w:t xml:space="preserve">autorizaciones de organismos públicos y obtención de subsidios y de exenciones tributarias </w:t>
      </w:r>
      <w:r w:rsidR="009F34D1" w:rsidRPr="008D3F0C">
        <w:rPr>
          <w:rFonts w:cstheme="minorHAnsi"/>
        </w:rPr>
        <w:fldChar w:fldCharType="begin"/>
      </w:r>
      <w:r w:rsidR="00CB2BF9" w:rsidRPr="008D3F0C">
        <w:rPr>
          <w:rFonts w:cstheme="minorHAnsi"/>
        </w:rPr>
        <w:instrText xml:space="preserve"> ADDIN ZOTERO_ITEM CSL_CITATION {"citationID":"CR0sxjZp","properties":{"formattedCitation":"(3)","plainCitation":"(3)","noteIndex":0},"citationItems":[{"id":238,"uris":["http://zotero.org/users/7339089/items/HRTEJLV4"],"itemData":{"id":238,"type":"book","event-place":"Asunción, Paraguay","publisher":"Biblioteca y Archivo Central del Congreso Nacional","publisher-place":"Asunción, Paraguay","title":"Ley Nº 294/93 \"De Impacto Ambiental\"","URL":"https://www.bacn.gov.py/leyes-paraguayas/2374/ley-n-294-evaluacion-de-impacto-ambiental","issued":{"date-parts":[["1993"]]}}}],"schema":"https://github.com/citation-style-language/schema/raw/master/csl-citation.json"} </w:instrText>
      </w:r>
      <w:r w:rsidR="009F34D1" w:rsidRPr="008D3F0C">
        <w:rPr>
          <w:rFonts w:cstheme="minorHAnsi"/>
        </w:rPr>
        <w:fldChar w:fldCharType="separate"/>
      </w:r>
      <w:r w:rsidR="00CB2BF9" w:rsidRPr="008D3F0C">
        <w:rPr>
          <w:rFonts w:cstheme="minorHAnsi"/>
        </w:rPr>
        <w:t>(3)</w:t>
      </w:r>
      <w:r w:rsidR="009F34D1" w:rsidRPr="008D3F0C">
        <w:rPr>
          <w:rFonts w:cstheme="minorHAnsi"/>
        </w:rPr>
        <w:fldChar w:fldCharType="end"/>
      </w:r>
      <w:r w:rsidR="00CB2BF9" w:rsidRPr="008D3F0C">
        <w:rPr>
          <w:rFonts w:cstheme="minorHAnsi"/>
        </w:rPr>
        <w:t>.</w:t>
      </w:r>
    </w:p>
    <w:p w14:paraId="48424203" w14:textId="77777777" w:rsidR="00ED13FA" w:rsidRPr="008D3F0C" w:rsidRDefault="00ED13FA" w:rsidP="008D3F0C">
      <w:pPr>
        <w:spacing w:line="240" w:lineRule="auto"/>
        <w:jc w:val="both"/>
        <w:rPr>
          <w:rFonts w:cstheme="minorHAnsi"/>
        </w:rPr>
      </w:pPr>
      <w:r w:rsidRPr="008D3F0C">
        <w:rPr>
          <w:rFonts w:cstheme="minorHAnsi"/>
        </w:rPr>
        <w:t>Esta ley alberga no solo las obligaciones que tienen las personas u empresas, sino que también los beneficios que traen la buena gestión ambiental.</w:t>
      </w:r>
    </w:p>
    <w:p w14:paraId="30EB56BD" w14:textId="77777777" w:rsidR="00ED13FA" w:rsidRPr="008D3F0C" w:rsidRDefault="00ED13FA" w:rsidP="008D3F0C">
      <w:pPr>
        <w:spacing w:line="240" w:lineRule="auto"/>
        <w:jc w:val="both"/>
        <w:rPr>
          <w:rFonts w:cstheme="minorHAnsi"/>
          <w:b/>
          <w:bCs/>
        </w:rPr>
      </w:pPr>
      <w:r w:rsidRPr="008D3F0C">
        <w:rPr>
          <w:rFonts w:cstheme="minorHAnsi"/>
          <w:b/>
          <w:bCs/>
        </w:rPr>
        <w:t>Gestión Ambiental</w:t>
      </w:r>
    </w:p>
    <w:p w14:paraId="4F6B6ED8" w14:textId="77777777" w:rsidR="00ED13FA" w:rsidRPr="008D3F0C" w:rsidRDefault="00ED13FA" w:rsidP="008D3F0C">
      <w:pPr>
        <w:spacing w:line="240" w:lineRule="auto"/>
        <w:jc w:val="both"/>
        <w:rPr>
          <w:rFonts w:cstheme="minorHAnsi"/>
        </w:rPr>
      </w:pPr>
      <w:r w:rsidRPr="008D3F0C">
        <w:rPr>
          <w:rFonts w:cstheme="minorHAnsi"/>
        </w:rPr>
        <w:t>La gestión ambiental comprende una serie de estrategias o planes de actuación con el que se intenta organizar las actividades humanas de forma que impacten lo menos posible en el medio ambiente, buscando así un desarrollo sostenible y un equilibrio entre los intereses económicos y materiales del ser humano, y la conservación del medio ambiente, ya que la ausencia de un desarrollo sostenible haría imposible la sobrevivencia del ser humano.</w:t>
      </w:r>
    </w:p>
    <w:p w14:paraId="67883AAB" w14:textId="77777777" w:rsidR="00ED13FA" w:rsidRPr="008D3F0C" w:rsidRDefault="00ED13FA" w:rsidP="008D3F0C">
      <w:pPr>
        <w:spacing w:line="240" w:lineRule="auto"/>
        <w:jc w:val="both"/>
        <w:rPr>
          <w:rFonts w:cstheme="minorHAnsi"/>
        </w:rPr>
      </w:pPr>
      <w:r w:rsidRPr="008D3F0C">
        <w:rPr>
          <w:rFonts w:cstheme="minorHAnsi"/>
        </w:rPr>
        <w:t>Las estrategias llevadas a cabo por las empresas e instituciones gubernamentales es de suma importancia, ya que apuntan a establecer las distintas actividades en cuanto al cuidados del medioambiente, que se requieren debido a las modificaciones del acondi</w:t>
      </w:r>
      <w:r w:rsidR="00B143E9" w:rsidRPr="008D3F0C">
        <w:rPr>
          <w:rFonts w:cstheme="minorHAnsi"/>
        </w:rPr>
        <w:t>ci</w:t>
      </w:r>
      <w:r w:rsidRPr="008D3F0C">
        <w:rPr>
          <w:rFonts w:cstheme="minorHAnsi"/>
        </w:rPr>
        <w:t>onamiento provocadas por las construcciones y que estas puedan afectar la biodiversidad, calidad de los recursos naturales y ambientales disponibles en la zona y su máximo aprovechamiento con el objetivo de  reducir el impacto de la actividad humana en la naturaleza, respetar y favorecer la biodiversidad, implementar el factor ambiental entre las líneas de competitividad de las empresas y mejorar la legislación y conciencia social.</w:t>
      </w:r>
    </w:p>
    <w:p w14:paraId="703FA908" w14:textId="77777777" w:rsidR="00ED13FA" w:rsidRPr="008D3F0C" w:rsidRDefault="00ED13FA" w:rsidP="008D3F0C">
      <w:pPr>
        <w:spacing w:line="240" w:lineRule="auto"/>
        <w:jc w:val="both"/>
        <w:rPr>
          <w:rFonts w:cstheme="minorHAnsi"/>
        </w:rPr>
      </w:pPr>
      <w:r w:rsidRPr="008D3F0C">
        <w:rPr>
          <w:rFonts w:cstheme="minorHAnsi"/>
        </w:rPr>
        <w:t xml:space="preserve">Evidentemente, perseguir estos objetivos tiene un coste en recursos humanos y materiales que no todas las empresas o gobiernos están dispuestos a asumir, siendo este el principal problema que la gestión ambiental enfrenta </w:t>
      </w:r>
      <w:r w:rsidR="009F34D1" w:rsidRPr="008D3F0C">
        <w:rPr>
          <w:rFonts w:cstheme="minorHAnsi"/>
        </w:rPr>
        <w:fldChar w:fldCharType="begin"/>
      </w:r>
      <w:r w:rsidR="000035AE" w:rsidRPr="008D3F0C">
        <w:rPr>
          <w:rFonts w:cstheme="minorHAnsi"/>
        </w:rPr>
        <w:instrText xml:space="preserve"> ADDIN ZOTERO_ITEM CSL_CITATION {"citationID":"nRSH4Gpo","properties":{"formattedCitation":"(4)","plainCitation":"(4)","noteIndex":0},"citationItems":[{"id":530,"uris":["http://zotero.org/users/7339089/items/I7JJS59V"],"itemData":{"id":530,"type":"webpage","title":"Qué es la GESTIÓN AMBIENTAL y sus SISTEMAS","URL":"https://www.ecologiaverde.com/que-es-la-gestion-ambiental-2035.html","author":[{"family":"Ecología Verde","given":""}],"accessed":{"date-parts":[["2022",11,27]]},"issued":{"date-parts":[["2019"]]}}}],"schema":"https://github.com/citation-style-language/schema/raw/master/csl-citation.json"} </w:instrText>
      </w:r>
      <w:r w:rsidR="009F34D1" w:rsidRPr="008D3F0C">
        <w:rPr>
          <w:rFonts w:cstheme="minorHAnsi"/>
        </w:rPr>
        <w:fldChar w:fldCharType="separate"/>
      </w:r>
      <w:r w:rsidR="000035AE" w:rsidRPr="008D3F0C">
        <w:rPr>
          <w:rFonts w:cstheme="minorHAnsi"/>
        </w:rPr>
        <w:t>(4)</w:t>
      </w:r>
      <w:r w:rsidR="009F34D1" w:rsidRPr="008D3F0C">
        <w:rPr>
          <w:rFonts w:cstheme="minorHAnsi"/>
        </w:rPr>
        <w:fldChar w:fldCharType="end"/>
      </w:r>
      <w:r w:rsidR="000035AE" w:rsidRPr="008D3F0C">
        <w:rPr>
          <w:rFonts w:cstheme="minorHAnsi"/>
        </w:rPr>
        <w:t>.</w:t>
      </w:r>
    </w:p>
    <w:p w14:paraId="55447BDC" w14:textId="77777777" w:rsidR="00ED13FA" w:rsidRPr="008D3F0C" w:rsidRDefault="00ED13FA" w:rsidP="008D3F0C">
      <w:pPr>
        <w:spacing w:line="240" w:lineRule="auto"/>
        <w:jc w:val="both"/>
        <w:rPr>
          <w:rFonts w:cstheme="minorHAnsi"/>
        </w:rPr>
      </w:pPr>
      <w:r w:rsidRPr="008D3F0C">
        <w:rPr>
          <w:rFonts w:cstheme="minorHAnsi"/>
        </w:rPr>
        <w:t>2.3.2. Estrategias de Gestión medioambiental en las Empresas</w:t>
      </w:r>
    </w:p>
    <w:p w14:paraId="3F508CC0" w14:textId="77777777" w:rsidR="00ED13FA" w:rsidRPr="008D3F0C" w:rsidRDefault="00ED13FA" w:rsidP="008D3F0C">
      <w:pPr>
        <w:spacing w:line="240" w:lineRule="auto"/>
        <w:jc w:val="both"/>
        <w:rPr>
          <w:rFonts w:cstheme="minorHAnsi"/>
        </w:rPr>
      </w:pPr>
      <w:r w:rsidRPr="008D3F0C">
        <w:rPr>
          <w:rFonts w:cstheme="minorHAnsi"/>
        </w:rPr>
        <w:t xml:space="preserve">La continua degradación del entorno natural durante en las últimas décadas y la creciente preocupación social ante este hecho, han convertido al resguardo del medio ambiente en una de las cuestiones más importantes de las empresas en el mundo, exigiendo a las organizaciones la modificación de su actuación estratégica para incluir la consideración de los aspectos medioambientales </w:t>
      </w:r>
      <w:r w:rsidR="009F34D1" w:rsidRPr="008D3F0C">
        <w:rPr>
          <w:rFonts w:cstheme="minorHAnsi"/>
        </w:rPr>
        <w:fldChar w:fldCharType="begin"/>
      </w:r>
      <w:r w:rsidR="000035AE" w:rsidRPr="008D3F0C">
        <w:rPr>
          <w:rFonts w:cstheme="minorHAnsi"/>
        </w:rPr>
        <w:instrText xml:space="preserve"> ADDIN ZOTERO_ITEM CSL_CITATION {"citationID":"6mqLXI51","properties":{"formattedCitation":"(5)","plainCitation":"(5)","noteIndex":0},"citationItems":[{"id":58,"uris":["http://zotero.org/users/7339089/items/FCXEZGER"],"itemData":{"id":58,"type":"article-journal","abstract":"The Business environmental management has taken, ultimately, a lot of importance. Carry it out originates flows of economic resources that affect the operations of the business; therefore should be handled tools that permit to incorporate them to the accounting. To this effect have been issued standards, statements and principles related to the environmental themes so that they can be interpreted and incorporated to the information that is processed in the businesses. This paper analyzes the advances in these themes presenting an empirical study on the use of the environmental accounting.","container-title":"Oikos","DOI":"10.29344/07184670.31.1032","ISSN":"0718-4670","issue":"31","journalAbbreviation":"Oikos","language":"es","page":"39","source":"DOI.org (Crossref)","title":"La contabilidad medioambiental y la gestión ambiental en las empresas ubicadas en la Región Suroeste Andina de Venezuela","URL":"http://ojs.ucsh.cl/index.php/Oikos/article/view/1032","volume":"15","author":[{"family":"Millán Vázquez de la Torr","given":"María Genoveva"},{"family":"Mora Pernía","given":"Betty Lucía"}],"accessed":{"date-parts":[["2020",12,5]]},"issued":{"date-parts":[["2015",4,10]]}}}],"schema":"https://github.com/citation-style-language/schema/raw/master/csl-citation.json"} </w:instrText>
      </w:r>
      <w:r w:rsidR="009F34D1" w:rsidRPr="008D3F0C">
        <w:rPr>
          <w:rFonts w:cstheme="minorHAnsi"/>
        </w:rPr>
        <w:fldChar w:fldCharType="separate"/>
      </w:r>
      <w:r w:rsidR="000035AE" w:rsidRPr="008D3F0C">
        <w:rPr>
          <w:rFonts w:cstheme="minorHAnsi"/>
        </w:rPr>
        <w:t>(5)</w:t>
      </w:r>
      <w:r w:rsidR="009F34D1" w:rsidRPr="008D3F0C">
        <w:rPr>
          <w:rFonts w:cstheme="minorHAnsi"/>
        </w:rPr>
        <w:fldChar w:fldCharType="end"/>
      </w:r>
      <w:r w:rsidR="000035AE" w:rsidRPr="008D3F0C">
        <w:rPr>
          <w:rFonts w:cstheme="minorHAnsi"/>
        </w:rPr>
        <w:t>.</w:t>
      </w:r>
    </w:p>
    <w:p w14:paraId="103475D3" w14:textId="77777777" w:rsidR="00ED13FA" w:rsidRPr="008D3F0C" w:rsidRDefault="00ED13FA" w:rsidP="008D3F0C">
      <w:pPr>
        <w:spacing w:line="240" w:lineRule="auto"/>
        <w:jc w:val="both"/>
        <w:rPr>
          <w:rFonts w:cstheme="minorHAnsi"/>
        </w:rPr>
      </w:pPr>
      <w:r w:rsidRPr="008D3F0C">
        <w:rPr>
          <w:rFonts w:cstheme="minorHAnsi"/>
        </w:rPr>
        <w:lastRenderedPageBreak/>
        <w:t xml:space="preserve">Las estrategias de gestión ambiental constituyen una herramienta de suma importancia con que cuentan las empresas para establecer las distintas actividades en cuanto al cuidado medioambiental, que se requieren por las modificaciones de medio provocadas por uso u construcciones, tanto directas como indirectas que pudieran provocar pérdidas de biodiversidad, calidad de los recursos naturales y ambientales disponibles en la zona y su aprovechamiento. </w:t>
      </w:r>
    </w:p>
    <w:p w14:paraId="4798CB7C" w14:textId="77777777" w:rsidR="00ED13FA" w:rsidRPr="008D3F0C" w:rsidRDefault="00ED13FA" w:rsidP="008D3F0C">
      <w:pPr>
        <w:spacing w:line="240" w:lineRule="auto"/>
        <w:jc w:val="both"/>
        <w:rPr>
          <w:rFonts w:cstheme="minorHAnsi"/>
        </w:rPr>
      </w:pPr>
      <w:r w:rsidRPr="008D3F0C">
        <w:rPr>
          <w:rFonts w:cstheme="minorHAnsi"/>
        </w:rPr>
        <w:t>En este sentido, la gestión ambiental desarrollada en las organizaciones, relativa a los procedimientos contables, se han concentrado en la medición de transacciones económicas, obviando los costos derivados de la contaminación, la sobreexplotación de recursos ambientales y del impacto sobre la sociedad. Ante estas nuevas realidades, debe asumirse como modelo rector de las operaciones, la responsabilidad social compartida por los diferentes agentes socio-económicos, buscando ampliar el objeto formal de la contabilidad, la cual no puede contemplar solamente la realidad económica, sino que debe vislumbrar lo concerniente a lo social</w:t>
      </w:r>
      <w:r w:rsidR="00557EE4" w:rsidRPr="008D3F0C">
        <w:rPr>
          <w:rFonts w:cstheme="minorHAnsi"/>
        </w:rPr>
        <w:t xml:space="preserve"> </w:t>
      </w:r>
      <w:r w:rsidR="009F34D1" w:rsidRPr="008D3F0C">
        <w:rPr>
          <w:rFonts w:cstheme="minorHAnsi"/>
        </w:rPr>
        <w:fldChar w:fldCharType="begin"/>
      </w:r>
      <w:r w:rsidR="00557EE4" w:rsidRPr="008D3F0C">
        <w:rPr>
          <w:rFonts w:cstheme="minorHAnsi"/>
        </w:rPr>
        <w:instrText xml:space="preserve"> ADDIN ZOTERO_ITEM CSL_CITATION {"citationID":"2akzD356","properties":{"formattedCitation":"(6)","plainCitation":"(6)","noteIndex":0},"citationItems":[{"id":97,"uris":["http://zotero.org/users/7339089/items/QYYNL8S2"],"itemData":{"id":97,"type":"article-journal","container-title":"Revista Venezolana de Gerencia","issue":"84","title":"Gestión ambiental en las organizaciones: análisis desde los costos ambientales","URL":"https://www.redalyc.org/journal/290/29058776009/html/","volume":"23","author":[{"family":"Anampi Atapaucar","given":"Carmen del Rosario"},{"family":"Aguilar Calero","given":"Estela Noemí"},{"family":"Costilla Castillo","given":"Pedro Constante"},{"family":"Bohórquez Flores","given":"María Cornelia"}],"accessed":{"date-parts":[["2021",11,28]]},"issued":{"date-parts":[["2018"]]}}}],"schema":"https://github.com/citation-style-language/schema/raw/master/csl-citation.json"} </w:instrText>
      </w:r>
      <w:r w:rsidR="009F34D1" w:rsidRPr="008D3F0C">
        <w:rPr>
          <w:rFonts w:cstheme="minorHAnsi"/>
        </w:rPr>
        <w:fldChar w:fldCharType="separate"/>
      </w:r>
      <w:r w:rsidR="00557EE4" w:rsidRPr="008D3F0C">
        <w:rPr>
          <w:rFonts w:cstheme="minorHAnsi"/>
        </w:rPr>
        <w:t>(6)</w:t>
      </w:r>
      <w:r w:rsidR="009F34D1" w:rsidRPr="008D3F0C">
        <w:rPr>
          <w:rFonts w:cstheme="minorHAnsi"/>
        </w:rPr>
        <w:fldChar w:fldCharType="end"/>
      </w:r>
      <w:r w:rsidR="00557EE4" w:rsidRPr="008D3F0C">
        <w:rPr>
          <w:rFonts w:cstheme="minorHAnsi"/>
        </w:rPr>
        <w:t>.</w:t>
      </w:r>
    </w:p>
    <w:p w14:paraId="4BC337DA" w14:textId="77777777" w:rsidR="00ED13FA" w:rsidRPr="008D3F0C" w:rsidRDefault="00ED13FA" w:rsidP="008D3F0C">
      <w:pPr>
        <w:spacing w:line="240" w:lineRule="auto"/>
        <w:jc w:val="both"/>
        <w:rPr>
          <w:rFonts w:cstheme="minorHAnsi"/>
        </w:rPr>
      </w:pPr>
      <w:r w:rsidRPr="008D3F0C">
        <w:rPr>
          <w:rFonts w:cstheme="minorHAnsi"/>
        </w:rPr>
        <w:t xml:space="preserve">Los sistemas de gestión ambiental </w:t>
      </w:r>
      <w:r w:rsidR="00557EE4" w:rsidRPr="008D3F0C">
        <w:rPr>
          <w:rFonts w:cstheme="minorHAnsi"/>
        </w:rPr>
        <w:t>establecen</w:t>
      </w:r>
      <w:r w:rsidRPr="008D3F0C">
        <w:rPr>
          <w:rFonts w:cstheme="minorHAnsi"/>
        </w:rPr>
        <w:t xml:space="preserve"> una metodología donde </w:t>
      </w:r>
      <w:r w:rsidR="00530850" w:rsidRPr="008D3F0C">
        <w:rPr>
          <w:rFonts w:cstheme="minorHAnsi"/>
        </w:rPr>
        <w:t>se introducen</w:t>
      </w:r>
      <w:r w:rsidRPr="008D3F0C">
        <w:rPr>
          <w:rFonts w:cstheme="minorHAnsi"/>
        </w:rPr>
        <w:t xml:space="preserve"> la variable ambiental en todos los aspectos empresariales, por lo que permiten que la empresa gestione su accionar ambiental de manera activa, permanente y sistemática</w:t>
      </w:r>
      <w:r w:rsidR="00557EE4" w:rsidRPr="008D3F0C">
        <w:rPr>
          <w:rFonts w:cstheme="minorHAnsi"/>
        </w:rPr>
        <w:t xml:space="preserve"> </w:t>
      </w:r>
      <w:r w:rsidR="009F34D1" w:rsidRPr="008D3F0C">
        <w:rPr>
          <w:rFonts w:cstheme="minorHAnsi"/>
        </w:rPr>
        <w:fldChar w:fldCharType="begin"/>
      </w:r>
      <w:r w:rsidR="00557EE4" w:rsidRPr="008D3F0C">
        <w:rPr>
          <w:rFonts w:cstheme="minorHAnsi"/>
        </w:rPr>
        <w:instrText xml:space="preserve"> ADDIN ZOTERO_ITEM CSL_CITATION {"citationID":"CrMGE0rA","properties":{"formattedCitation":"(7)","plainCitation":"(7)","noteIndex":0},"citationItems":[{"id":98,"uris":["http://zotero.org/users/7339089/items/KTWTNFNP"],"itemData":{"id":98,"type":"article-journal","abstract":"En este trabajo se hace una revisión teórica sumaria sobre la situación que guarda la implementación de los Sistemas de Gestión Ambiental (sga) en el caso de las empresas de la industria agropecuaria de México, ya que se sostiene que dichos sga pueden mejorar el desempeño ambiental de estas empresas.Se  trata  de  un  estudio  eminentemente  descriptivo,  apoyado  en  la  revisión  de  diversas  fuentes  de  tipo  documental,  sobre tópicos que tienen que ver con aspectos ambientales, el desempeño de empresas agropecuarias, la aplicación de tecnología en el sector agroindustrial, la certificación a través de sistemas como el ISO 14001, entre otros.El trabajo pretende aportar elementos teóricos que despierten el interés de investigadores de este sector tan importante, no solamente para la economía de México, sino para otras instancias a nivel internacional, ya que se requiere de mucha investigación en materia ambiental.","container-title":"Entreciencias: Diálogos en la Sociedad del Conocimiento","ISSN":", 2007-8064","issue":"2","language":"Español","note":"publisher: Escuela Nacional de Estudios Superiores Unidad León","page":"121-134","source":"www.redalyc.org","title":"Los sistemas de gestión ambiental y su aplicación en la industria agropecuaria de México: una breve revisión del tema","title-short":"Los sistemas de gestión ambiental y su aplicación en la industria agropecuaria de México","URL":"https://www.redalyc.org/articulo.oa?id=457645124004","volume":"1","author":[{"family":"Campos","given":"Miguel Ángel Vega"},{"family":"Jiménez","given":"Armando Medina"},{"family":"Juárez","given":"Marlon Yael Vega"}],"accessed":{"date-parts":[["2021",11,28]]},"issued":{"date-parts":[["2013"]]}}}],"schema":"https://github.com/citation-style-language/schema/raw/master/csl-citation.json"} </w:instrText>
      </w:r>
      <w:r w:rsidR="009F34D1" w:rsidRPr="008D3F0C">
        <w:rPr>
          <w:rFonts w:cstheme="minorHAnsi"/>
        </w:rPr>
        <w:fldChar w:fldCharType="separate"/>
      </w:r>
      <w:r w:rsidR="00557EE4" w:rsidRPr="008D3F0C">
        <w:rPr>
          <w:rFonts w:cstheme="minorHAnsi"/>
        </w:rPr>
        <w:t>(7)</w:t>
      </w:r>
      <w:r w:rsidR="009F34D1" w:rsidRPr="008D3F0C">
        <w:rPr>
          <w:rFonts w:cstheme="minorHAnsi"/>
        </w:rPr>
        <w:fldChar w:fldCharType="end"/>
      </w:r>
      <w:r w:rsidRPr="008D3F0C">
        <w:rPr>
          <w:rFonts w:cstheme="minorHAnsi"/>
        </w:rPr>
        <w:t>.</w:t>
      </w:r>
    </w:p>
    <w:p w14:paraId="1B427DF0" w14:textId="77777777" w:rsidR="00ED13FA" w:rsidRPr="008D3F0C" w:rsidRDefault="00ED13FA" w:rsidP="008D3F0C">
      <w:pPr>
        <w:spacing w:line="240" w:lineRule="auto"/>
        <w:jc w:val="both"/>
        <w:rPr>
          <w:rFonts w:cstheme="minorHAnsi"/>
        </w:rPr>
      </w:pPr>
      <w:r w:rsidRPr="008D3F0C">
        <w:rPr>
          <w:rFonts w:cstheme="minorHAnsi"/>
        </w:rPr>
        <w:t>Pero estos sistemas de gestión una vez implantados y operando no implica una reducción de forma inmediata de los impactos adversos al medioambiente. Díaz indica que el resultado, dependerá de la suma de los esfuerzos del ente económico por considerar las variables ambientales, a través de la asignación de recursos, responsabilidades y la evaluación continua de los procedimientos y procesos aplicados</w:t>
      </w:r>
      <w:r w:rsidR="00557EE4" w:rsidRPr="008D3F0C">
        <w:rPr>
          <w:rFonts w:cstheme="minorHAnsi"/>
        </w:rPr>
        <w:t xml:space="preserve"> </w:t>
      </w:r>
      <w:r w:rsidR="009F34D1" w:rsidRPr="008D3F0C">
        <w:rPr>
          <w:rFonts w:cstheme="minorHAnsi"/>
        </w:rPr>
        <w:fldChar w:fldCharType="begin"/>
      </w:r>
      <w:r w:rsidR="00557EE4" w:rsidRPr="008D3F0C">
        <w:rPr>
          <w:rFonts w:cstheme="minorHAnsi"/>
        </w:rPr>
        <w:instrText xml:space="preserve"> ADDIN ZOTERO_ITEM CSL_CITATION {"citationID":"79GE113A","properties":{"formattedCitation":"(8)","plainCitation":"(8)","noteIndex":0},"citationItems":[{"id":60,"uris":["http://zotero.org/users/7339089/items/Q7AX9WEN"],"itemData":{"id":60,"type":"article-journal","abstract":"En Cuba se reconoce la vinculación del medio ambiente con el desarrollo económico sostenible, por lo que es necesario informar la evolución de los impactos a...","container-title":"Ciencias Holguín","issue":"3","language":"es","page":"66-77","source":"www.redalyc.org","title":"Procedimiento para información financiera medioambiental en la Empresa Pesquera Industrial de Cienfuegos","URL":"https://www.redalyc.org/journal/1815/181568184006/html/","volume":"27","author":[{"family":"Díaz-Domínguez","given":"Dianamary"},{"family":"Silva-López","given":"Celia A."}],"accessed":{"date-parts":[["2022",6,26]]},"issued":{"date-parts":[["2021"]]}}}],"schema":"https://github.com/citation-style-language/schema/raw/master/csl-citation.json"} </w:instrText>
      </w:r>
      <w:r w:rsidR="009F34D1" w:rsidRPr="008D3F0C">
        <w:rPr>
          <w:rFonts w:cstheme="minorHAnsi"/>
        </w:rPr>
        <w:fldChar w:fldCharType="separate"/>
      </w:r>
      <w:r w:rsidR="00557EE4" w:rsidRPr="008D3F0C">
        <w:rPr>
          <w:rFonts w:cstheme="minorHAnsi"/>
        </w:rPr>
        <w:t>(8)</w:t>
      </w:r>
      <w:r w:rsidR="009F34D1" w:rsidRPr="008D3F0C">
        <w:rPr>
          <w:rFonts w:cstheme="minorHAnsi"/>
        </w:rPr>
        <w:fldChar w:fldCharType="end"/>
      </w:r>
      <w:r w:rsidRPr="008D3F0C">
        <w:rPr>
          <w:rFonts w:cstheme="minorHAnsi"/>
        </w:rPr>
        <w:t>.</w:t>
      </w:r>
    </w:p>
    <w:p w14:paraId="60E62E90" w14:textId="3FC913E4" w:rsidR="00ED13FA" w:rsidRDefault="00ED13FA" w:rsidP="008D3F0C">
      <w:pPr>
        <w:spacing w:line="240" w:lineRule="auto"/>
        <w:jc w:val="both"/>
        <w:rPr>
          <w:rFonts w:cstheme="minorHAnsi"/>
        </w:rPr>
      </w:pPr>
      <w:r w:rsidRPr="008D3F0C">
        <w:rPr>
          <w:rFonts w:cstheme="minorHAnsi"/>
        </w:rPr>
        <w:t>Está claro que la gestión ambiental es un ejercicio administrativo acerca de los recursos que utilizan para la producción sea este renovable o no renovable. Las empresas que optan por este tipo de gestión conocen que a la larga traerá beneficios ya que las gestiones ambientales sustentables hacen que la explotación de los recursos también sea de más larga data.</w:t>
      </w:r>
    </w:p>
    <w:p w14:paraId="200CF257" w14:textId="77777777" w:rsidR="009C6D2C" w:rsidRPr="008D3F0C" w:rsidRDefault="009C6D2C" w:rsidP="008D3F0C">
      <w:pPr>
        <w:spacing w:line="240" w:lineRule="auto"/>
        <w:jc w:val="both"/>
        <w:rPr>
          <w:rFonts w:cstheme="minorHAnsi"/>
        </w:rPr>
      </w:pPr>
    </w:p>
    <w:p w14:paraId="79952400" w14:textId="77777777" w:rsidR="00ED13FA" w:rsidRPr="008D3F0C" w:rsidRDefault="00ED13FA" w:rsidP="008D3F0C">
      <w:pPr>
        <w:spacing w:line="240" w:lineRule="auto"/>
        <w:jc w:val="both"/>
        <w:rPr>
          <w:rFonts w:cstheme="minorHAnsi"/>
          <w:b/>
          <w:bCs/>
        </w:rPr>
      </w:pPr>
      <w:r w:rsidRPr="008D3F0C">
        <w:rPr>
          <w:rFonts w:cstheme="minorHAnsi"/>
          <w:b/>
          <w:bCs/>
        </w:rPr>
        <w:lastRenderedPageBreak/>
        <w:t>Indicador Ambiental o de Desarrollo Sostenible (IDS)</w:t>
      </w:r>
    </w:p>
    <w:p w14:paraId="6992FE19" w14:textId="77777777" w:rsidR="00ED13FA" w:rsidRPr="008D3F0C" w:rsidRDefault="00ED13FA" w:rsidP="008D3F0C">
      <w:pPr>
        <w:spacing w:line="240" w:lineRule="auto"/>
        <w:jc w:val="both"/>
        <w:rPr>
          <w:rFonts w:cstheme="minorHAnsi"/>
        </w:rPr>
      </w:pPr>
      <w:r w:rsidRPr="008D3F0C">
        <w:rPr>
          <w:rFonts w:cstheme="minorHAnsi"/>
        </w:rPr>
        <w:t xml:space="preserve"> Es una expresión específica qué nos aporta información sobre la actuación ambiental de la empresa </w:t>
      </w:r>
      <w:r w:rsidR="009F34D1" w:rsidRPr="008D3F0C">
        <w:rPr>
          <w:rFonts w:cstheme="minorHAnsi"/>
        </w:rPr>
        <w:fldChar w:fldCharType="begin"/>
      </w:r>
      <w:r w:rsidR="002D4CD9" w:rsidRPr="008D3F0C">
        <w:rPr>
          <w:rFonts w:cstheme="minorHAnsi"/>
        </w:rPr>
        <w:instrText xml:space="preserve"> ADDIN ZOTERO_ITEM CSL_CITATION {"citationID":"v2SEEM3y","properties":{"formattedCitation":"(9)","plainCitation":"(9)","noteIndex":0},"citationItems":[{"id":254,"uris":["http://zotero.org/users/7339089/items/LE2BGW8Z"],"itemData":{"id":254,"type":"document","language":"es","publisher":"Agencia Europea del Medio Ambiente","title":"Contabilidad Ambiental: Medida, Evaluación y Comunicación de la Actuación Ambiental de la Empresa","author":[{"literal":"Fundació Fórum Ambiental"}],"issued":{"date-parts":[["1999"]]}}}],"schema":"https://github.com/citation-style-language/schema/raw/master/csl-citation.json"} </w:instrText>
      </w:r>
      <w:r w:rsidR="009F34D1" w:rsidRPr="008D3F0C">
        <w:rPr>
          <w:rFonts w:cstheme="minorHAnsi"/>
        </w:rPr>
        <w:fldChar w:fldCharType="separate"/>
      </w:r>
      <w:r w:rsidR="002D4CD9" w:rsidRPr="008D3F0C">
        <w:rPr>
          <w:rFonts w:cstheme="minorHAnsi"/>
        </w:rPr>
        <w:t>(9)</w:t>
      </w:r>
      <w:r w:rsidR="009F34D1" w:rsidRPr="008D3F0C">
        <w:rPr>
          <w:rFonts w:cstheme="minorHAnsi"/>
        </w:rPr>
        <w:fldChar w:fldCharType="end"/>
      </w:r>
      <w:r w:rsidR="002D4CD9" w:rsidRPr="008D3F0C">
        <w:rPr>
          <w:rFonts w:cstheme="minorHAnsi"/>
        </w:rPr>
        <w:t>.</w:t>
      </w:r>
    </w:p>
    <w:p w14:paraId="472AE6B7" w14:textId="77777777" w:rsidR="00ED13FA" w:rsidRPr="008D3F0C" w:rsidRDefault="00ED13FA" w:rsidP="008D3F0C">
      <w:pPr>
        <w:spacing w:line="240" w:lineRule="auto"/>
        <w:jc w:val="both"/>
        <w:rPr>
          <w:rFonts w:cstheme="minorHAnsi"/>
        </w:rPr>
      </w:pPr>
      <w:r w:rsidRPr="008D3F0C">
        <w:rPr>
          <w:rFonts w:cstheme="minorHAnsi"/>
        </w:rPr>
        <w:t>Los índices ambientales utilizan parámetros de medición para evaluar el estado de un ecosistema que resulte difícil de medir y darle valor.</w:t>
      </w:r>
    </w:p>
    <w:p w14:paraId="53E1C7F5" w14:textId="77777777" w:rsidR="00ED13FA" w:rsidRPr="008D3F0C" w:rsidRDefault="00ED13FA" w:rsidP="008D3F0C">
      <w:pPr>
        <w:spacing w:line="240" w:lineRule="auto"/>
        <w:jc w:val="both"/>
        <w:rPr>
          <w:rFonts w:cstheme="minorHAnsi"/>
        </w:rPr>
      </w:pPr>
      <w:r w:rsidRPr="008D3F0C">
        <w:rPr>
          <w:rFonts w:cstheme="minorHAnsi"/>
        </w:rPr>
        <w:t xml:space="preserve">Casi todas las decisiones que se toma en la gestión ambiental utilizan indicadores ambientales, la capacidad de reconocer dichos indicadores es fundamental para la toma de decisiones. Es por eso que en materia ambiental se han desarrollado indicadores para describir, analizar y entender los fenómenos como el clima, la erosión del suelo, la contaminación del agua entre otros. </w:t>
      </w:r>
    </w:p>
    <w:p w14:paraId="17C0D4CD" w14:textId="77777777" w:rsidR="00ED13FA" w:rsidRPr="008D3F0C" w:rsidRDefault="00ED13FA" w:rsidP="008D3F0C">
      <w:pPr>
        <w:spacing w:line="240" w:lineRule="auto"/>
        <w:jc w:val="both"/>
        <w:rPr>
          <w:rFonts w:cstheme="minorHAnsi"/>
        </w:rPr>
      </w:pPr>
      <w:r w:rsidRPr="008D3F0C">
        <w:rPr>
          <w:rFonts w:cstheme="minorHAnsi"/>
        </w:rPr>
        <w:t>Las definiciones de indicadores ambientales son varias, pero la más aceptada es aquella de la OCDE, la cual la define como un parámetro o valor derivado de parámetros que proporciona información para describir el estado de un fenómeno, ambiente o área, con un significado que va más allá del directamente asociado con el valor del parámetro en sí mismo.</w:t>
      </w:r>
    </w:p>
    <w:p w14:paraId="5BB08B4C" w14:textId="77777777" w:rsidR="00ED13FA" w:rsidRPr="008D3F0C" w:rsidRDefault="007026C9" w:rsidP="008D3F0C">
      <w:pPr>
        <w:spacing w:line="240" w:lineRule="auto"/>
        <w:jc w:val="both"/>
        <w:rPr>
          <w:rFonts w:cstheme="minorHAnsi"/>
        </w:rPr>
      </w:pPr>
      <w:r w:rsidRPr="008D3F0C">
        <w:rPr>
          <w:rFonts w:cstheme="minorHAnsi"/>
        </w:rPr>
        <w:t>E</w:t>
      </w:r>
      <w:r w:rsidR="00ED13FA" w:rsidRPr="008D3F0C">
        <w:rPr>
          <w:rFonts w:cstheme="minorHAnsi"/>
        </w:rPr>
        <w:t xml:space="preserve">xisten varios modelos de indicadores a nivel internacional preparados por diversas </w:t>
      </w:r>
      <w:r w:rsidR="00A0013C" w:rsidRPr="008D3F0C">
        <w:rPr>
          <w:rFonts w:cstheme="minorHAnsi"/>
        </w:rPr>
        <w:t>organizaciones,</w:t>
      </w:r>
      <w:r w:rsidR="00ED13FA" w:rsidRPr="008D3F0C">
        <w:rPr>
          <w:rFonts w:cstheme="minorHAnsi"/>
        </w:rPr>
        <w:t xml:space="preserve"> las más relevantes son</w:t>
      </w:r>
      <w:r w:rsidRPr="008D3F0C">
        <w:rPr>
          <w:rFonts w:cstheme="minorHAnsi"/>
        </w:rPr>
        <w:t xml:space="preserve"> </w:t>
      </w:r>
      <w:r w:rsidR="009F34D1" w:rsidRPr="008D3F0C">
        <w:rPr>
          <w:rFonts w:cstheme="minorHAnsi"/>
        </w:rPr>
        <w:fldChar w:fldCharType="begin"/>
      </w:r>
      <w:r w:rsidRPr="008D3F0C">
        <w:rPr>
          <w:rFonts w:cstheme="minorHAnsi"/>
        </w:rPr>
        <w:instrText xml:space="preserve"> ADDIN ZOTERO_ITEM CSL_CITATION {"citationID":"At8oulxB","properties":{"formattedCitation":"(10)","plainCitation":"(10)","noteIndex":0},"citationItems":[{"id":416,"uris":["http://zotero.org/users/7339089/items/PM2MBKF2"],"itemData":{"id":416,"type":"article-journal","container-title":"Gestión y política pública","ISSN":"1405-1079","issue":"2","language":"es","note":"publisher: Centro de Investigación y Docencia Económicas A.C., División de Administración Pública","page":"283-312","source":"SciELO","title":"La evaluación del impacto ambiental y la importancia de los indicadores ambientales","URL":"http://www.scielo.org.mx/scielo.php?script=sci_abstract&amp;pid=S1405-10792013000200001&amp;lng=es&amp;nrm=iso&amp;tlng=es","volume":"22","author":[{"family":"Perevochtchikova","given":"María"}],"accessed":{"date-parts":[["2022",10,2]]},"issued":{"date-parts":[["2013",1]]}}}],"schema":"https://github.com/citation-style-language/schema/raw/master/csl-citation.json"} </w:instrText>
      </w:r>
      <w:r w:rsidR="009F34D1" w:rsidRPr="008D3F0C">
        <w:rPr>
          <w:rFonts w:cstheme="minorHAnsi"/>
        </w:rPr>
        <w:fldChar w:fldCharType="separate"/>
      </w:r>
      <w:r w:rsidRPr="008D3F0C">
        <w:rPr>
          <w:rFonts w:cstheme="minorHAnsi"/>
        </w:rPr>
        <w:t>(10)</w:t>
      </w:r>
      <w:r w:rsidR="009F34D1" w:rsidRPr="008D3F0C">
        <w:rPr>
          <w:rFonts w:cstheme="minorHAnsi"/>
        </w:rPr>
        <w:fldChar w:fldCharType="end"/>
      </w:r>
      <w:r w:rsidR="00ED13FA" w:rsidRPr="008D3F0C">
        <w:rPr>
          <w:rFonts w:cstheme="minorHAnsi"/>
        </w:rPr>
        <w:t xml:space="preserve">: </w:t>
      </w:r>
    </w:p>
    <w:p w14:paraId="1EDCBFBF" w14:textId="77777777" w:rsidR="00ED13FA" w:rsidRPr="008D3F0C" w:rsidRDefault="00ED13FA" w:rsidP="008D3F0C">
      <w:pPr>
        <w:spacing w:line="240" w:lineRule="auto"/>
        <w:jc w:val="both"/>
        <w:rPr>
          <w:rFonts w:cstheme="minorHAnsi"/>
        </w:rPr>
      </w:pPr>
      <w:r w:rsidRPr="008D3F0C">
        <w:rPr>
          <w:rFonts w:cstheme="minorHAnsi"/>
        </w:rPr>
        <w:t>• Comisión de las Naciones Unidas para el Desarrollo Sustentable: la lista de 134 indicadores de desarrollo sustentable relacionados con la Agenda 21, que incluyen las esferas económica, social, institucional y ambiental (1996); y otro sistema de 57 indicadores publicado en 2001.</w:t>
      </w:r>
    </w:p>
    <w:p w14:paraId="15B4D3C3" w14:textId="77777777" w:rsidR="00ED13FA" w:rsidRPr="008D3F0C" w:rsidRDefault="00ED13FA" w:rsidP="008D3F0C">
      <w:pPr>
        <w:spacing w:line="240" w:lineRule="auto"/>
        <w:jc w:val="both"/>
        <w:rPr>
          <w:rFonts w:cstheme="minorHAnsi"/>
        </w:rPr>
      </w:pPr>
      <w:r w:rsidRPr="008D3F0C">
        <w:rPr>
          <w:rFonts w:cstheme="minorHAnsi"/>
        </w:rPr>
        <w:t>• Organización Mundial de la Salud: indicadores ambientales y de salud: el sistema de indicadores de salud para el monitoreo en países de la Unión Europea (2003) y una propuesta piloto de 45 indicadores lanzada en 2004.</w:t>
      </w:r>
    </w:p>
    <w:p w14:paraId="552C9D5B" w14:textId="77777777" w:rsidR="00ED13FA" w:rsidRPr="008D3F0C" w:rsidRDefault="00ED13FA" w:rsidP="008D3F0C">
      <w:pPr>
        <w:spacing w:line="240" w:lineRule="auto"/>
        <w:jc w:val="both"/>
        <w:rPr>
          <w:rFonts w:cstheme="minorHAnsi"/>
        </w:rPr>
      </w:pPr>
      <w:r w:rsidRPr="008D3F0C">
        <w:rPr>
          <w:rFonts w:cstheme="minorHAnsi"/>
        </w:rPr>
        <w:t>• Organización para la Cooperación y el Desarrollo Económicos: propuestas de indicadores ambientales con el desarrollo continuo desde 1991; de los sistemas de indicadores clave, de base, para la agricultura y el ambiente; para la energía; para el transporte, y consumo sustentable del hogar.</w:t>
      </w:r>
    </w:p>
    <w:p w14:paraId="2B9D8AC5" w14:textId="77777777" w:rsidR="00ED13FA" w:rsidRPr="008D3F0C" w:rsidRDefault="00ED13FA" w:rsidP="008D3F0C">
      <w:pPr>
        <w:spacing w:line="240" w:lineRule="auto"/>
        <w:jc w:val="both"/>
        <w:rPr>
          <w:rFonts w:cstheme="minorHAnsi"/>
        </w:rPr>
      </w:pPr>
      <w:r w:rsidRPr="008D3F0C">
        <w:rPr>
          <w:rFonts w:cstheme="minorHAnsi"/>
        </w:rPr>
        <w:lastRenderedPageBreak/>
        <w:t>• Agencia Europea de Medio Ambiente: indicadores comunes para Europa, con el sistema de 10 indicadores locales de sustentabilidad.</w:t>
      </w:r>
    </w:p>
    <w:p w14:paraId="55E171D2" w14:textId="77777777" w:rsidR="00ED13FA" w:rsidRPr="008D3F0C" w:rsidRDefault="00ED13FA" w:rsidP="008D3F0C">
      <w:pPr>
        <w:spacing w:line="240" w:lineRule="auto"/>
        <w:jc w:val="both"/>
        <w:rPr>
          <w:rFonts w:cstheme="minorHAnsi"/>
        </w:rPr>
      </w:pPr>
      <w:r w:rsidRPr="008D3F0C">
        <w:rPr>
          <w:rFonts w:cstheme="minorHAnsi"/>
        </w:rPr>
        <w:t>• Eurostat: el sistema de indicadores de desarrollo sustentable relacionados con la estrategia de la Unión Europea.</w:t>
      </w:r>
    </w:p>
    <w:p w14:paraId="44D85F5A" w14:textId="77777777" w:rsidR="00ED13FA" w:rsidRPr="008D3F0C" w:rsidRDefault="00ED13FA" w:rsidP="008D3F0C">
      <w:pPr>
        <w:spacing w:line="240" w:lineRule="auto"/>
        <w:jc w:val="both"/>
        <w:rPr>
          <w:rFonts w:cstheme="minorHAnsi"/>
        </w:rPr>
      </w:pPr>
      <w:r w:rsidRPr="008D3F0C">
        <w:rPr>
          <w:rFonts w:cstheme="minorHAnsi"/>
        </w:rPr>
        <w:t xml:space="preserve">La importancia de los indicadores ambientales radica en el uso que se le da o que dan los tomadores de decisiones, las entidades reguladoras o los usuarios de información según </w:t>
      </w:r>
    </w:p>
    <w:p w14:paraId="3BCEE646" w14:textId="77777777" w:rsidR="00ED13FA" w:rsidRPr="008D3F0C" w:rsidRDefault="00ED13FA" w:rsidP="008D3F0C">
      <w:pPr>
        <w:spacing w:line="240" w:lineRule="auto"/>
        <w:jc w:val="both"/>
        <w:rPr>
          <w:rFonts w:cstheme="minorHAnsi"/>
        </w:rPr>
      </w:pPr>
      <w:r w:rsidRPr="008D3F0C">
        <w:rPr>
          <w:rFonts w:cstheme="minorHAnsi"/>
        </w:rPr>
        <w:t>Según la OCDE (1998) las dos funciones principales de los indicadores ambientales son:</w:t>
      </w:r>
    </w:p>
    <w:p w14:paraId="0B64D876" w14:textId="77777777" w:rsidR="00ED13FA" w:rsidRPr="008D3F0C" w:rsidRDefault="00ED13FA" w:rsidP="008D3F0C">
      <w:pPr>
        <w:spacing w:line="240" w:lineRule="auto"/>
        <w:jc w:val="both"/>
        <w:rPr>
          <w:rFonts w:cstheme="minorHAnsi"/>
        </w:rPr>
      </w:pPr>
      <w:r w:rsidRPr="008D3F0C">
        <w:rPr>
          <w:rFonts w:cstheme="minorHAnsi"/>
        </w:rPr>
        <w:t>Reducir el número de medidas y parámetros que normalmente se requieren para ofrecer una presentación lo más cercana posible a la realidad de una situación.</w:t>
      </w:r>
    </w:p>
    <w:p w14:paraId="36D0CFDB" w14:textId="77777777" w:rsidR="00ED13FA" w:rsidRPr="008D3F0C" w:rsidRDefault="00ED13FA" w:rsidP="008D3F0C">
      <w:pPr>
        <w:spacing w:line="240" w:lineRule="auto"/>
        <w:jc w:val="both"/>
        <w:rPr>
          <w:rFonts w:cstheme="minorHAnsi"/>
        </w:rPr>
      </w:pPr>
      <w:r w:rsidRPr="008D3F0C">
        <w:rPr>
          <w:rFonts w:cstheme="minorHAnsi"/>
        </w:rPr>
        <w:t>Simplificar los procesos de comunicación.</w:t>
      </w:r>
    </w:p>
    <w:p w14:paraId="03C2C5C0" w14:textId="77777777" w:rsidR="00ED13FA" w:rsidRPr="008D3F0C" w:rsidRDefault="007026C9" w:rsidP="008D3F0C">
      <w:pPr>
        <w:spacing w:line="240" w:lineRule="auto"/>
        <w:jc w:val="both"/>
        <w:rPr>
          <w:rFonts w:cstheme="minorHAnsi"/>
        </w:rPr>
      </w:pPr>
      <w:r w:rsidRPr="008D3F0C">
        <w:rPr>
          <w:rFonts w:cstheme="minorHAnsi"/>
        </w:rPr>
        <w:t xml:space="preserve">La </w:t>
      </w:r>
      <w:r w:rsidR="00ED13FA" w:rsidRPr="008D3F0C">
        <w:rPr>
          <w:rFonts w:cstheme="minorHAnsi"/>
        </w:rPr>
        <w:t xml:space="preserve">OCDE es la pionera en la construcción de indicadores ya que vincula la problemática y las oportunidades ambientales a los procesos económicos. Además, esta realiza indicadores para países de Latinoamérica como Chile, Costa Rica, México, Bolivia, Brasil, Barbados, Argentina, Colombia, Venezuela, que entre ella incluye: ll cambio en el uso de la tierra, el uso de pesticidas, gestión sostenible de recursos forestales, datos medioambientales, disposición de residuos </w:t>
      </w:r>
      <w:r w:rsidR="00530850" w:rsidRPr="008D3F0C">
        <w:rPr>
          <w:rFonts w:cstheme="minorHAnsi"/>
        </w:rPr>
        <w:t>sólidos, presupuesto</w:t>
      </w:r>
      <w:r w:rsidR="00ED13FA" w:rsidRPr="008D3F0C">
        <w:rPr>
          <w:rFonts w:cstheme="minorHAnsi"/>
        </w:rPr>
        <w:t xml:space="preserve"> ambiental regional </w:t>
      </w:r>
      <w:r w:rsidRPr="008D3F0C">
        <w:rPr>
          <w:rFonts w:cstheme="minorHAnsi"/>
        </w:rPr>
        <w:t xml:space="preserve"> </w:t>
      </w:r>
      <w:r w:rsidR="009F34D1" w:rsidRPr="008D3F0C">
        <w:rPr>
          <w:rFonts w:cstheme="minorHAnsi"/>
        </w:rPr>
        <w:fldChar w:fldCharType="begin"/>
      </w:r>
      <w:r w:rsidRPr="008D3F0C">
        <w:rPr>
          <w:rFonts w:cstheme="minorHAnsi"/>
        </w:rPr>
        <w:instrText xml:space="preserve"> ADDIN ZOTERO_ITEM CSL_CITATION {"citationID":"UxfyO20U","properties":{"formattedCitation":"(11)","plainCitation":"(11)","noteIndex":0},"citationItems":[{"id":363,"uris":["http://zotero.org/users/7339089/items/KCSF8NIJ"],"itemData":{"id":363,"type":"book","collection-number":"16","collection-title":"Serie manuales / Naciones Unidas, Comision Económica para América Latina y el Caribe","event-place":"Santiago de Chile","ISBN":"978-92-1-321911-9","language":"es","number-of-pages":"118","publisher":"Naciones Unidas, CEPAL, Div. de Medio Ambiente y Asentamientos Humanos","publisher-place":"Santiago de Chile","source":"K10plus ISBN","title":"Indicadores de sostenibilidad ambiental y de desarrollo sostenible: estado del arte y perspectivas","title-short":"Indicadores de sostenibilidad ambiental y de desarrollo sostenible","author":[{"family":"Quiroga Martínez","given":"Rayén"}],"issued":{"date-parts":[["2001"]]}}}],"schema":"https://github.com/citation-style-language/schema/raw/master/csl-citation.json"} </w:instrText>
      </w:r>
      <w:r w:rsidR="009F34D1" w:rsidRPr="008D3F0C">
        <w:rPr>
          <w:rFonts w:cstheme="minorHAnsi"/>
        </w:rPr>
        <w:fldChar w:fldCharType="separate"/>
      </w:r>
      <w:r w:rsidRPr="008D3F0C">
        <w:rPr>
          <w:rFonts w:cstheme="minorHAnsi"/>
        </w:rPr>
        <w:t>(11)</w:t>
      </w:r>
      <w:r w:rsidR="009F34D1" w:rsidRPr="008D3F0C">
        <w:rPr>
          <w:rFonts w:cstheme="minorHAnsi"/>
        </w:rPr>
        <w:fldChar w:fldCharType="end"/>
      </w:r>
      <w:r w:rsidRPr="008D3F0C">
        <w:rPr>
          <w:rFonts w:cstheme="minorHAnsi"/>
        </w:rPr>
        <w:t>.</w:t>
      </w:r>
    </w:p>
    <w:p w14:paraId="62290B46" w14:textId="77777777" w:rsidR="00ED13FA" w:rsidRPr="008D3F0C" w:rsidRDefault="00ED13FA" w:rsidP="008D3F0C">
      <w:pPr>
        <w:spacing w:line="240" w:lineRule="auto"/>
        <w:jc w:val="both"/>
        <w:rPr>
          <w:rFonts w:cstheme="minorHAnsi"/>
        </w:rPr>
      </w:pPr>
      <w:r w:rsidRPr="008D3F0C">
        <w:rPr>
          <w:rFonts w:cstheme="minorHAnsi"/>
        </w:rPr>
        <w:t>En el Paraguay, desde el año 2010 se desarrollaron indicadores ambientales a través del Ministerio de Ambiente y Desarrollo Sostenible que sirven para la realización de leyes, políticas y estrategias para fortalecer su marco político Ambiental</w:t>
      </w:r>
      <w:r w:rsidR="00A66F26" w:rsidRPr="008D3F0C">
        <w:rPr>
          <w:rFonts w:cstheme="minorHAnsi"/>
        </w:rPr>
        <w:t xml:space="preserve"> </w:t>
      </w:r>
      <w:r w:rsidR="009F34D1" w:rsidRPr="008D3F0C">
        <w:rPr>
          <w:rFonts w:cstheme="minorHAnsi"/>
        </w:rPr>
        <w:fldChar w:fldCharType="begin"/>
      </w:r>
      <w:r w:rsidR="00A66F26" w:rsidRPr="008D3F0C">
        <w:rPr>
          <w:rFonts w:cstheme="minorHAnsi"/>
        </w:rPr>
        <w:instrText xml:space="preserve"> ADDIN ZOTERO_ITEM CSL_CITATION {"citationID":"P3p4tXK8","properties":{"formattedCitation":"(12)","plainCitation":"(12)","noteIndex":0},"citationItems":[{"id":414,"uris":["http://zotero.org/users/7339089/items/JHLWU529"],"itemData":{"id":414,"type":"document","language":"Español","publisher":"Archivo Central del Congreso Nacional","title":"Resolución 84/2018 Por el cuál  los Indicadores Medioambientales.","URL":"https://www.bacn.gov.py/leyes-paraguayas/2370/ley-n-422-forestal","issued":{"date-parts":[["2018"]]}}}],"schema":"https://github.com/citation-style-language/schema/raw/master/csl-citation.json"} </w:instrText>
      </w:r>
      <w:r w:rsidR="009F34D1" w:rsidRPr="008D3F0C">
        <w:rPr>
          <w:rFonts w:cstheme="minorHAnsi"/>
        </w:rPr>
        <w:fldChar w:fldCharType="separate"/>
      </w:r>
      <w:r w:rsidR="00A66F26" w:rsidRPr="008D3F0C">
        <w:rPr>
          <w:rFonts w:cstheme="minorHAnsi"/>
        </w:rPr>
        <w:t>(12)</w:t>
      </w:r>
      <w:r w:rsidR="009F34D1" w:rsidRPr="008D3F0C">
        <w:rPr>
          <w:rFonts w:cstheme="minorHAnsi"/>
        </w:rPr>
        <w:fldChar w:fldCharType="end"/>
      </w:r>
      <w:r w:rsidR="00A66F26" w:rsidRPr="008D3F0C">
        <w:rPr>
          <w:rFonts w:cstheme="minorHAnsi"/>
        </w:rPr>
        <w:t>.</w:t>
      </w:r>
    </w:p>
    <w:p w14:paraId="5BA262EE" w14:textId="2BB9A549" w:rsidR="00ED13FA" w:rsidRDefault="00ED13FA" w:rsidP="008D3F0C">
      <w:pPr>
        <w:spacing w:line="240" w:lineRule="auto"/>
        <w:jc w:val="both"/>
        <w:rPr>
          <w:rFonts w:cstheme="minorHAnsi"/>
        </w:rPr>
      </w:pPr>
      <w:r w:rsidRPr="008D3F0C">
        <w:rPr>
          <w:rFonts w:cstheme="minorHAnsi"/>
        </w:rPr>
        <w:t>La determinación de los indicadores ambientales resulta del proceso metodológico, que debe de sostenerse en las recomendaciones emanadas por un grupo interinstitucional, en donde la institución de aplicación es la que debe de ir a la cabeza.</w:t>
      </w:r>
    </w:p>
    <w:p w14:paraId="0C06A568" w14:textId="77777777" w:rsidR="009C6D2C" w:rsidRPr="008D3F0C" w:rsidRDefault="009C6D2C" w:rsidP="008D3F0C">
      <w:pPr>
        <w:spacing w:line="240" w:lineRule="auto"/>
        <w:jc w:val="both"/>
        <w:rPr>
          <w:rFonts w:cstheme="minorHAnsi"/>
        </w:rPr>
      </w:pPr>
    </w:p>
    <w:p w14:paraId="7FBA30E1" w14:textId="77777777" w:rsidR="00ED13FA" w:rsidRPr="008D3F0C" w:rsidRDefault="00ED13FA" w:rsidP="008D3F0C">
      <w:pPr>
        <w:spacing w:line="240" w:lineRule="auto"/>
        <w:jc w:val="both"/>
        <w:rPr>
          <w:rFonts w:cstheme="minorHAnsi"/>
          <w:b/>
          <w:bCs/>
        </w:rPr>
      </w:pPr>
      <w:r w:rsidRPr="008D3F0C">
        <w:rPr>
          <w:rFonts w:cstheme="minorHAnsi"/>
          <w:b/>
          <w:bCs/>
        </w:rPr>
        <w:lastRenderedPageBreak/>
        <w:t>Economía Ambiental</w:t>
      </w:r>
    </w:p>
    <w:p w14:paraId="24F22193" w14:textId="77777777" w:rsidR="00ED13FA" w:rsidRPr="008D3F0C" w:rsidRDefault="00ED13FA" w:rsidP="008D3F0C">
      <w:pPr>
        <w:spacing w:line="240" w:lineRule="auto"/>
        <w:jc w:val="both"/>
        <w:rPr>
          <w:rFonts w:cstheme="minorHAnsi"/>
        </w:rPr>
      </w:pPr>
      <w:r w:rsidRPr="008D3F0C">
        <w:rPr>
          <w:rFonts w:cstheme="minorHAnsi"/>
        </w:rPr>
        <w:t>A inicios de las ciencias económicas los bienes ambientales fueron considerados gratuitos de uso común es decir bienes públicos de la sociedad y eran tratados como externalidades.</w:t>
      </w:r>
    </w:p>
    <w:p w14:paraId="77FEC55D" w14:textId="77777777" w:rsidR="00ED13FA" w:rsidRPr="008D3F0C" w:rsidRDefault="00ED13FA" w:rsidP="008D3F0C">
      <w:pPr>
        <w:spacing w:line="240" w:lineRule="auto"/>
        <w:jc w:val="both"/>
        <w:rPr>
          <w:rFonts w:cstheme="minorHAnsi"/>
        </w:rPr>
      </w:pPr>
      <w:r w:rsidRPr="008D3F0C">
        <w:rPr>
          <w:rFonts w:cstheme="minorHAnsi"/>
        </w:rPr>
        <w:t xml:space="preserve"> Como menciona Llull Gilet, en su tesis, esta concepción económica del medio ambiente define unas funciones de producción que se afanan en el uso intensivo de los recursos naturales a corto plazo, sin dar la debida importancia a los ciclos naturales de regeneración y reproducción. Las consecuencias esta infravaloración está dada por la acelerada degradación del medio ambiente, el agotamiento del agua, la degradación del suelo y el efecto invernadero de los países industriales</w:t>
      </w:r>
      <w:r w:rsidR="00A66F26" w:rsidRPr="008D3F0C">
        <w:rPr>
          <w:rFonts w:cstheme="minorHAnsi"/>
        </w:rPr>
        <w:t xml:space="preserve"> </w:t>
      </w:r>
      <w:r w:rsidR="009F34D1" w:rsidRPr="008D3F0C">
        <w:rPr>
          <w:rFonts w:cstheme="minorHAnsi"/>
        </w:rPr>
        <w:fldChar w:fldCharType="begin"/>
      </w:r>
      <w:r w:rsidR="00A66F26" w:rsidRPr="008D3F0C">
        <w:rPr>
          <w:rFonts w:cstheme="minorHAnsi"/>
        </w:rPr>
        <w:instrText xml:space="preserve"> ADDIN ZOTERO_ITEM CSL_CITATION {"citationID":"Zbix8JuR","properties":{"formattedCitation":"(13)","plainCitation":"(13)","noteIndex":0},"citationItems":[{"id":402,"uris":["http://zotero.org/users/7339089/items/QF2YHVXS"],"itemData":{"id":402,"type":"article-journal","abstract":"[spa] La consideración del medio ambiente como algo externo al sistema económico ha conducido a un grado tal de deterioro del entorno que pone en cuestión la propia supervivencia del modelo económico en el medio y largo plazos. El sector turístico presenta una fuerte dependencia simbiótica del entorno en el que desarrolla su actividad. En este sentido, la apuesta por la sostenibilidad es necesaria para garantizar la propia continuidad futura del negocio turístico.   Este trabajo pretende contribuir al avance teórico de la contabilidad y el reporting medioambientales, tanto desde una perspectiva general, como desde la de su aplicación práctica a las empresas turísticas.   El primer capítulo se dedica al estudio descriptivo de las relaciones entre economía, turismo y medio ambiente, con especial énfasis en el análisis de los impactos medioambientales del sector.   El capítulo segundo está dedicado al estudio de la problemática que presenta la incorporación de los aspectos medioambientales al sistema informativo contable.   El tercer capítulo se dedica a la investigación de carácter positivo. Contiene cuatro estudios empíricos que forman un todo integrado dirigido a formular un diagnóstico objetivo de las empresas de alojamiento turístico de las Islas Baleares, con respecto a los siguientes ítems: qué percepción tienen de sus relaciones con el medio ambiente, qué posicionamiento adoptan como organizaciones, qué información medioambiental publican, y qué actitud tienen al respecto y sobre la implantación de Sistemas de Gestión Medioambiental. Los estudios empíricos constan de una encuesta a una muestra representativa del sector (312 centros), un análisis del contenido de cuentas e informes anuales, estudio cualitativo de 10 casos, y análisis de declaraciones medioambientales publicadas por establecimientos acogidos al Reglamento Europeo EMAS.   El cuarto capítulo contiene una propuesta normativa completa de aplicación de la contabilidad y el reporting medioambientales a las empresas de alojamiento turístico, vertebrada en torno a tres ejes:   1.- Propuesta relativa al marco conceptual de la contabilidad. 2.- Propuesta para la Contabilidad Financiera Medioambiental. 3.- Propuesta para el Reporting Medioambiental o información no financiera. La propuesta tiene una vocación generalista, aunque contiene especificidades y ejemplos propios del sector turístico.","language":"spa","license":"all rights reserved","note":"Accepted: 2017-07-10T09:37:07Z\nISBN: 9788476328774\npublisher: Universitat de les Illes Balears","source":"dspace.uib.es","title":"Contabilidad medioambiental y desarrollo sostenible en el sector turístico","URL":"http://dspace.uib.es/xmlui/handle/11201/2636","author":[{"family":"Llull Gilet","given":"Antoni"}],"accessed":{"date-parts":[["2022",10,20]]},"issued":{"date-parts":[["2017",7,10]]}}}],"schema":"https://github.com/citation-style-language/schema/raw/master/csl-citation.json"} </w:instrText>
      </w:r>
      <w:r w:rsidR="009F34D1" w:rsidRPr="008D3F0C">
        <w:rPr>
          <w:rFonts w:cstheme="minorHAnsi"/>
        </w:rPr>
        <w:fldChar w:fldCharType="separate"/>
      </w:r>
      <w:r w:rsidR="00A66F26" w:rsidRPr="008D3F0C">
        <w:rPr>
          <w:rFonts w:cstheme="minorHAnsi"/>
        </w:rPr>
        <w:t>(13)</w:t>
      </w:r>
      <w:r w:rsidR="009F34D1" w:rsidRPr="008D3F0C">
        <w:rPr>
          <w:rFonts w:cstheme="minorHAnsi"/>
        </w:rPr>
        <w:fldChar w:fldCharType="end"/>
      </w:r>
      <w:r w:rsidRPr="008D3F0C">
        <w:rPr>
          <w:rFonts w:cstheme="minorHAnsi"/>
        </w:rPr>
        <w:t>.</w:t>
      </w:r>
    </w:p>
    <w:p w14:paraId="03E66D23" w14:textId="77777777" w:rsidR="00ED13FA" w:rsidRPr="008D3F0C" w:rsidRDefault="00ED13FA" w:rsidP="008D3F0C">
      <w:pPr>
        <w:spacing w:line="240" w:lineRule="auto"/>
        <w:jc w:val="both"/>
        <w:rPr>
          <w:rFonts w:cstheme="minorHAnsi"/>
        </w:rPr>
      </w:pPr>
      <w:r w:rsidRPr="008D3F0C">
        <w:rPr>
          <w:rFonts w:cstheme="minorHAnsi"/>
        </w:rPr>
        <w:t>La economía ambiental aborda los problemas de la gestión de la naturaleza como externalidades a valorar desde el instrumental analítico de la economía ordinaria, que razona en términos de precios, costes y beneficios monetarios reales o simulados</w:t>
      </w:r>
      <w:r w:rsidR="00A66F26" w:rsidRPr="008D3F0C">
        <w:rPr>
          <w:rFonts w:cstheme="minorHAnsi"/>
        </w:rPr>
        <w:t xml:space="preserve"> </w:t>
      </w:r>
      <w:r w:rsidR="009F34D1" w:rsidRPr="008D3F0C">
        <w:rPr>
          <w:rFonts w:cstheme="minorHAnsi"/>
        </w:rPr>
        <w:fldChar w:fldCharType="begin"/>
      </w:r>
      <w:r w:rsidR="00A66F26" w:rsidRPr="008D3F0C">
        <w:rPr>
          <w:rFonts w:cstheme="minorHAnsi"/>
        </w:rPr>
        <w:instrText xml:space="preserve"> ADDIN ZOTERO_ITEM CSL_CITATION {"citationID":"bOLjanJv","properties":{"formattedCitation":"(14)","plainCitation":"(14)","noteIndex":0},"citationItems":[{"id":247,"uris":["http://zotero.org/users/7339089/items/BHYMKISF"],"itemData":{"id":247,"type":"book","abstract":"Autoría: José Manuel Naredo.\nAño de publicación: 2006.\nLibro en Dialnet.","ISBN":"978-84-323-1245-8","language":"spa","source":"dialnet.unirioja.es","title":"Raíces Económicas del Deterioro Ecológico y Social: Más Allá de los Dogmas","title-short":"Raíces económicas del deterioro ecológico y social","URL":"https://dialnet.unirioja.es/servlet/libro?codigo=279437","author":[{"family":"Naredo","given":"José Manuel"}],"issued":{"date-parts":[["2006"]]}}}],"schema":"https://github.com/citation-style-language/schema/raw/master/csl-citation.json"} </w:instrText>
      </w:r>
      <w:r w:rsidR="009F34D1" w:rsidRPr="008D3F0C">
        <w:rPr>
          <w:rFonts w:cstheme="minorHAnsi"/>
        </w:rPr>
        <w:fldChar w:fldCharType="separate"/>
      </w:r>
      <w:r w:rsidR="00A66F26" w:rsidRPr="008D3F0C">
        <w:rPr>
          <w:rFonts w:cstheme="minorHAnsi"/>
        </w:rPr>
        <w:t>(14)</w:t>
      </w:r>
      <w:r w:rsidR="009F34D1" w:rsidRPr="008D3F0C">
        <w:rPr>
          <w:rFonts w:cstheme="minorHAnsi"/>
        </w:rPr>
        <w:fldChar w:fldCharType="end"/>
      </w:r>
    </w:p>
    <w:p w14:paraId="39F57E01" w14:textId="77777777" w:rsidR="00ED13FA" w:rsidRPr="008D3F0C" w:rsidRDefault="00ED13FA" w:rsidP="008D3F0C">
      <w:pPr>
        <w:spacing w:line="240" w:lineRule="auto"/>
        <w:jc w:val="both"/>
        <w:rPr>
          <w:rFonts w:cstheme="minorHAnsi"/>
        </w:rPr>
      </w:pPr>
      <w:r w:rsidRPr="008D3F0C">
        <w:rPr>
          <w:rFonts w:cstheme="minorHAnsi"/>
        </w:rPr>
        <w:t>La economía ambiental, busca la medición de la gestión empresarial en términos de impacto ambiental de las actividades de producción.</w:t>
      </w:r>
    </w:p>
    <w:p w14:paraId="19EFBF3D" w14:textId="77777777" w:rsidR="00ED13FA" w:rsidRPr="008D3F0C" w:rsidRDefault="00ED13FA" w:rsidP="008D3F0C">
      <w:pPr>
        <w:spacing w:line="240" w:lineRule="auto"/>
        <w:jc w:val="both"/>
        <w:rPr>
          <w:rFonts w:cstheme="minorHAnsi"/>
        </w:rPr>
      </w:pPr>
      <w:r w:rsidRPr="008D3F0C">
        <w:rPr>
          <w:rFonts w:cstheme="minorHAnsi"/>
        </w:rPr>
        <w:t>Considerando que el medio ambiente va adquiriendo a través de los años un estatus de bien económico dentro de las empresas, ya que muchos de los recursos naturales se tornan escasos con un horizonte de agotamiento predecible, aunque estos aun no formen parte del mercado.</w:t>
      </w:r>
    </w:p>
    <w:p w14:paraId="1D883698" w14:textId="77777777" w:rsidR="00ED13FA" w:rsidRPr="008D3F0C" w:rsidRDefault="00ED13FA" w:rsidP="008D3F0C">
      <w:pPr>
        <w:spacing w:line="240" w:lineRule="auto"/>
        <w:jc w:val="both"/>
        <w:rPr>
          <w:rFonts w:cstheme="minorHAnsi"/>
        </w:rPr>
      </w:pPr>
      <w:r w:rsidRPr="008D3F0C">
        <w:rPr>
          <w:rFonts w:cstheme="minorHAnsi"/>
        </w:rPr>
        <w:t xml:space="preserve">“El cálculo de la disponibilidad para pagar de las personas por un bien es observable cuando hacen sus compras; no existen mercados donde se compren o vendan unidades de activos ambientales. No hay un “mercado del ruido” o un “mercado de calidad del aire”, se hace necesario utilizar los métodos desarrollados por la Economía Ambiental para medir los beneficios de una mejora en la calidad ambiental” </w:t>
      </w:r>
      <w:r w:rsidR="009F34D1" w:rsidRPr="008D3F0C">
        <w:rPr>
          <w:rFonts w:cstheme="minorHAnsi"/>
        </w:rPr>
        <w:fldChar w:fldCharType="begin"/>
      </w:r>
      <w:r w:rsidR="00A66F26" w:rsidRPr="008D3F0C">
        <w:rPr>
          <w:rFonts w:cstheme="minorHAnsi"/>
        </w:rPr>
        <w:instrText xml:space="preserve"> ADDIN ZOTERO_ITEM CSL_CITATION {"citationID":"shZIdTRM","properties":{"formattedCitation":"(15)","plainCitation":"(15)","noteIndex":0},"citationItems":[{"id":404,"uris":["http://zotero.org/users/7339089/items/FPS3342T"],"itemData":{"id":404,"type":"article-journal","abstract":"Environmental economic valuation seeks a monetary measurement of the gain or loss of welfare or utility that an individual or a particular group experience, because of improved or damaged environmental asset accessible to such person or group.","language":"es","page":"12","source":"Zotero","title":"Valoración ecónomica ambiental: el problema del costo social","author":[{"family":"Lecca","given":"Eduardo Raffo"},{"family":"Huatuco","given":"Rosmeri Mayta"}]}}],"schema":"https://github.com/citation-style-language/schema/raw/master/csl-citation.json"} </w:instrText>
      </w:r>
      <w:r w:rsidR="009F34D1" w:rsidRPr="008D3F0C">
        <w:rPr>
          <w:rFonts w:cstheme="minorHAnsi"/>
        </w:rPr>
        <w:fldChar w:fldCharType="separate"/>
      </w:r>
      <w:r w:rsidR="00A66F26" w:rsidRPr="008D3F0C">
        <w:rPr>
          <w:rFonts w:cstheme="minorHAnsi"/>
        </w:rPr>
        <w:t>(15)</w:t>
      </w:r>
      <w:r w:rsidR="009F34D1" w:rsidRPr="008D3F0C">
        <w:rPr>
          <w:rFonts w:cstheme="minorHAnsi"/>
        </w:rPr>
        <w:fldChar w:fldCharType="end"/>
      </w:r>
      <w:r w:rsidR="00A66F26" w:rsidRPr="008D3F0C">
        <w:rPr>
          <w:rFonts w:cstheme="minorHAnsi"/>
        </w:rPr>
        <w:t>.</w:t>
      </w:r>
    </w:p>
    <w:p w14:paraId="0DA317E0" w14:textId="77777777" w:rsidR="00ED13FA" w:rsidRPr="008D3F0C" w:rsidRDefault="00ED13FA" w:rsidP="008D3F0C">
      <w:pPr>
        <w:spacing w:line="240" w:lineRule="auto"/>
        <w:jc w:val="both"/>
        <w:rPr>
          <w:rFonts w:cstheme="minorHAnsi"/>
        </w:rPr>
      </w:pPr>
      <w:r w:rsidRPr="008D3F0C">
        <w:rPr>
          <w:rFonts w:cstheme="minorHAnsi"/>
        </w:rPr>
        <w:t xml:space="preserve">Los recursos naturales no cuentan con un precio fijado ya que no existen mercados para realizar una oferta o demanda, pero eso no significa que carezcan </w:t>
      </w:r>
      <w:r w:rsidRPr="008D3F0C">
        <w:rPr>
          <w:rFonts w:cstheme="minorHAnsi"/>
        </w:rPr>
        <w:lastRenderedPageBreak/>
        <w:t>de valor alguno, de ahí la importancia de los indicadores de bienestar social que permita compararlos con otros componentes o periodos de tiempo, ya que la gratuidad de estos bienes es ilusoria y de esta manera son sobreexplotadas.</w:t>
      </w:r>
    </w:p>
    <w:p w14:paraId="44D797C2" w14:textId="77777777" w:rsidR="00ED13FA" w:rsidRPr="008D3F0C" w:rsidRDefault="00ED13FA" w:rsidP="008D3F0C">
      <w:pPr>
        <w:spacing w:line="240" w:lineRule="auto"/>
        <w:jc w:val="both"/>
        <w:rPr>
          <w:rFonts w:cstheme="minorHAnsi"/>
          <w:b/>
          <w:bCs/>
        </w:rPr>
      </w:pPr>
      <w:r w:rsidRPr="008D3F0C">
        <w:rPr>
          <w:rFonts w:cstheme="minorHAnsi"/>
          <w:b/>
          <w:bCs/>
        </w:rPr>
        <w:t xml:space="preserve">Información medioambiental en los estados financieros y no financieros </w:t>
      </w:r>
    </w:p>
    <w:p w14:paraId="1DE5CDD6" w14:textId="77777777" w:rsidR="00ED13FA" w:rsidRPr="008D3F0C" w:rsidRDefault="00ED13FA" w:rsidP="008D3F0C">
      <w:pPr>
        <w:spacing w:line="240" w:lineRule="auto"/>
        <w:jc w:val="both"/>
        <w:rPr>
          <w:rFonts w:cstheme="minorHAnsi"/>
        </w:rPr>
      </w:pPr>
      <w:r w:rsidRPr="008D3F0C">
        <w:rPr>
          <w:rFonts w:cstheme="minorHAnsi"/>
        </w:rPr>
        <w:t xml:space="preserve">Las informaciones contables y financieras tienen varios usuarios y destinatarios, cada una de ellas con distintas necesidades de información y va más allá de la tradicional información financiera reportada por la empresa, sino que también los usuarios buscan la información de la gestión empresarial contenida en las empresas relacionadas con lo ambiental, ético y social el uso adecuado de los recursos naturales.  </w:t>
      </w:r>
    </w:p>
    <w:p w14:paraId="141654D9" w14:textId="77777777" w:rsidR="00ED13FA" w:rsidRPr="008D3F0C" w:rsidRDefault="00ED13FA" w:rsidP="008D3F0C">
      <w:pPr>
        <w:spacing w:line="240" w:lineRule="auto"/>
        <w:jc w:val="both"/>
        <w:rPr>
          <w:rFonts w:cstheme="minorHAnsi"/>
        </w:rPr>
      </w:pPr>
      <w:r w:rsidRPr="008D3F0C">
        <w:rPr>
          <w:rFonts w:cstheme="minorHAnsi"/>
        </w:rPr>
        <w:t>(Sastre Centeno, 2010) refiere que los inversores y las instituciones financieras, cada vez más exigen las informaciones de la minimización de emisiones de gases contaminantes, así como la adopción de tecnologías y técnicas que reduzcan el impacto ambiental en sus emisiones de residuos, gases y vertidos, están instituciones obligan la remisión anual de información detallada sobre los mismos.</w:t>
      </w:r>
    </w:p>
    <w:p w14:paraId="37C1D4F6" w14:textId="77777777" w:rsidR="00ED13FA" w:rsidRPr="008D3F0C" w:rsidRDefault="00ED13FA" w:rsidP="008D3F0C">
      <w:pPr>
        <w:spacing w:line="240" w:lineRule="auto"/>
        <w:jc w:val="both"/>
        <w:rPr>
          <w:rFonts w:cstheme="minorHAnsi"/>
        </w:rPr>
      </w:pPr>
      <w:r w:rsidRPr="008D3F0C">
        <w:rPr>
          <w:rFonts w:cstheme="minorHAnsi"/>
        </w:rPr>
        <w:t xml:space="preserve"> Además, estos usuarios requieren información acerca de las licencias, permisos o cánones que las empresas pagan en materia medioambiental y que están estén debidamente incluidas en sus activos.</w:t>
      </w:r>
    </w:p>
    <w:p w14:paraId="2213A9D3" w14:textId="77777777" w:rsidR="00ED13FA" w:rsidRPr="008D3F0C" w:rsidRDefault="00ED13FA" w:rsidP="008D3F0C">
      <w:pPr>
        <w:spacing w:line="240" w:lineRule="auto"/>
        <w:jc w:val="both"/>
        <w:rPr>
          <w:rFonts w:cstheme="minorHAnsi"/>
        </w:rPr>
      </w:pPr>
      <w:r w:rsidRPr="008D3F0C">
        <w:rPr>
          <w:rFonts w:cstheme="minorHAnsi"/>
        </w:rPr>
        <w:t xml:space="preserve">Las informaciones que deberían de contener los estados financieros </w:t>
      </w:r>
    </w:p>
    <w:p w14:paraId="6766CFED" w14:textId="77777777" w:rsidR="00ED13FA" w:rsidRPr="008D3F0C" w:rsidRDefault="00ED13FA" w:rsidP="008D3F0C">
      <w:pPr>
        <w:spacing w:line="240" w:lineRule="auto"/>
        <w:jc w:val="both"/>
        <w:rPr>
          <w:rFonts w:cstheme="minorHAnsi"/>
        </w:rPr>
      </w:pPr>
      <w:r w:rsidRPr="008D3F0C">
        <w:rPr>
          <w:rFonts w:cstheme="minorHAnsi"/>
        </w:rPr>
        <w:t>La información medioambiental a divulgar por los estados financieros podría abarcar los siguientes conceptos:</w:t>
      </w:r>
    </w:p>
    <w:p w14:paraId="6E43B3DA" w14:textId="77777777" w:rsidR="00ED13FA" w:rsidRPr="008D3F0C" w:rsidRDefault="00ED13FA" w:rsidP="008D3F0C">
      <w:pPr>
        <w:spacing w:line="240" w:lineRule="auto"/>
        <w:jc w:val="both"/>
        <w:rPr>
          <w:rFonts w:cstheme="minorHAnsi"/>
        </w:rPr>
      </w:pPr>
      <w:r w:rsidRPr="008D3F0C">
        <w:rPr>
          <w:rFonts w:cstheme="minorHAnsi"/>
        </w:rPr>
        <w:t>a) Inversiones que se realicen ya sea bien en bienes de activo fijo o gastos de investigación y desarrollo relacionados con el medioambiente.</w:t>
      </w:r>
    </w:p>
    <w:p w14:paraId="36579C98" w14:textId="77777777" w:rsidR="00ED13FA" w:rsidRPr="008D3F0C" w:rsidRDefault="00ED13FA" w:rsidP="008D3F0C">
      <w:pPr>
        <w:spacing w:line="240" w:lineRule="auto"/>
        <w:jc w:val="both"/>
        <w:rPr>
          <w:rFonts w:cstheme="minorHAnsi"/>
        </w:rPr>
      </w:pPr>
      <w:r w:rsidRPr="008D3F0C">
        <w:rPr>
          <w:rFonts w:cstheme="minorHAnsi"/>
        </w:rPr>
        <w:t>b) Obligaciones contraídas para la protección del medio ambiente.</w:t>
      </w:r>
    </w:p>
    <w:p w14:paraId="5A1F4A5C" w14:textId="77777777" w:rsidR="00ED13FA" w:rsidRPr="008D3F0C" w:rsidRDefault="00ED13FA" w:rsidP="008D3F0C">
      <w:pPr>
        <w:spacing w:line="240" w:lineRule="auto"/>
        <w:jc w:val="both"/>
        <w:rPr>
          <w:rFonts w:cstheme="minorHAnsi"/>
        </w:rPr>
      </w:pPr>
      <w:r w:rsidRPr="008D3F0C">
        <w:rPr>
          <w:rFonts w:cstheme="minorHAnsi"/>
        </w:rPr>
        <w:t>c) Costos en que incurra la empresa, bien de forma obligatoria o voluntaria, y que tengan un carácter medioambiental.</w:t>
      </w:r>
    </w:p>
    <w:p w14:paraId="7D748EC6" w14:textId="77777777" w:rsidR="00ED13FA" w:rsidRPr="008D3F0C" w:rsidRDefault="00ED13FA" w:rsidP="008D3F0C">
      <w:pPr>
        <w:spacing w:line="240" w:lineRule="auto"/>
        <w:jc w:val="both"/>
        <w:rPr>
          <w:rFonts w:cstheme="minorHAnsi"/>
        </w:rPr>
      </w:pPr>
      <w:r w:rsidRPr="008D3F0C">
        <w:rPr>
          <w:rFonts w:cstheme="minorHAnsi"/>
        </w:rPr>
        <w:lastRenderedPageBreak/>
        <w:t>d) Riesgos y contingencias en que la empresa se encuentre envuelta, derivados de la incidencia de su actividad en el entorno.</w:t>
      </w:r>
    </w:p>
    <w:p w14:paraId="7B963C96" w14:textId="77777777" w:rsidR="00ED13FA" w:rsidRPr="008D3F0C" w:rsidRDefault="00ED13FA" w:rsidP="008D3F0C">
      <w:pPr>
        <w:spacing w:line="240" w:lineRule="auto"/>
        <w:jc w:val="both"/>
        <w:rPr>
          <w:rFonts w:cstheme="minorHAnsi"/>
        </w:rPr>
      </w:pPr>
      <w:r w:rsidRPr="008D3F0C">
        <w:rPr>
          <w:rFonts w:cstheme="minorHAnsi"/>
        </w:rPr>
        <w:t>e) Cualquier otra información derivada de la interacción empresa o medio ambiente, bien sea cuantitativa, cualitativa o financiera.</w:t>
      </w:r>
    </w:p>
    <w:p w14:paraId="4D9F2DAB" w14:textId="77777777" w:rsidR="00ED13FA" w:rsidRPr="008D3F0C" w:rsidRDefault="00ED13FA" w:rsidP="008D3F0C">
      <w:pPr>
        <w:spacing w:line="240" w:lineRule="auto"/>
        <w:jc w:val="both"/>
        <w:rPr>
          <w:rFonts w:cstheme="minorHAnsi"/>
        </w:rPr>
      </w:pPr>
      <w:r w:rsidRPr="008D3F0C">
        <w:rPr>
          <w:rFonts w:cstheme="minorHAnsi"/>
        </w:rPr>
        <w:t xml:space="preserve">Los clientes de </w:t>
      </w:r>
      <w:r w:rsidR="00530850" w:rsidRPr="008D3F0C">
        <w:rPr>
          <w:rFonts w:cstheme="minorHAnsi"/>
        </w:rPr>
        <w:t>las empresas</w:t>
      </w:r>
      <w:r w:rsidRPr="008D3F0C">
        <w:rPr>
          <w:rFonts w:cstheme="minorHAnsi"/>
        </w:rPr>
        <w:t xml:space="preserve"> exigen estar informados acerca de las medidas medioambientales que las empresas emprenden como menciona Sastre Centeno</w:t>
      </w:r>
      <w:r w:rsidR="0024672A" w:rsidRPr="008D3F0C">
        <w:rPr>
          <w:rFonts w:cstheme="minorHAnsi"/>
        </w:rPr>
        <w:t xml:space="preserve"> </w:t>
      </w:r>
      <w:r w:rsidR="00530850" w:rsidRPr="008D3F0C">
        <w:rPr>
          <w:rFonts w:cstheme="minorHAnsi"/>
        </w:rPr>
        <w:t xml:space="preserve"> cada</w:t>
      </w:r>
      <w:r w:rsidRPr="008D3F0C">
        <w:rPr>
          <w:rFonts w:cstheme="minorHAnsi"/>
        </w:rPr>
        <w:t xml:space="preserve"> vez más los clientes y proveedores están conscientes de la degradación </w:t>
      </w:r>
      <w:r w:rsidR="00530850" w:rsidRPr="008D3F0C">
        <w:rPr>
          <w:rFonts w:cstheme="minorHAnsi"/>
        </w:rPr>
        <w:t>ambiental,</w:t>
      </w:r>
      <w:r w:rsidRPr="008D3F0C">
        <w:rPr>
          <w:rFonts w:cstheme="minorHAnsi"/>
        </w:rPr>
        <w:t xml:space="preserve"> y la evaluación por parte de los acreedores `para evitar futiros impagos en lo que puedan incurrir a la empresa por actuaciones negativas relacionadas con </w:t>
      </w:r>
      <w:r w:rsidR="00530850" w:rsidRPr="008D3F0C">
        <w:rPr>
          <w:rFonts w:cstheme="minorHAnsi"/>
        </w:rPr>
        <w:t>su responsabilidad medioambiental</w:t>
      </w:r>
      <w:r w:rsidR="0024672A" w:rsidRPr="008D3F0C">
        <w:rPr>
          <w:rFonts w:cstheme="minorHAnsi"/>
        </w:rPr>
        <w:t xml:space="preserve"> </w:t>
      </w:r>
      <w:r w:rsidR="009F34D1" w:rsidRPr="008D3F0C">
        <w:rPr>
          <w:rFonts w:cstheme="minorHAnsi"/>
        </w:rPr>
        <w:fldChar w:fldCharType="begin"/>
      </w:r>
      <w:r w:rsidR="0024672A" w:rsidRPr="008D3F0C">
        <w:rPr>
          <w:rFonts w:cstheme="minorHAnsi"/>
        </w:rPr>
        <w:instrText xml:space="preserve"> ADDIN ZOTERO_ITEM CSL_CITATION {"citationID":"QFlWG7XF","properties":{"formattedCitation":"(1)","plainCitation":"(1)","noteIndex":0},"citationItems":[{"id":6,"uris":["http://zotero.org/users/7339089/items/V36BP2QZ"],"itemData":{"id":6,"type":"article-journal","abstract":"Repaso de las exigencias normativas que el IASB establece como criterios para reconocer\ny valorar los activos, pasivos, gastos e ingresos que pueden considerarse medioambientales.\nTambién es utilizada también como fuente de referencia la Recomendación de la Comisión de la\nUnión Europea de 30 de mayo de 2001, relativa al reconocimiento, la medición y la publicación de\nlas cuestiones medioambientales en las cuentas anuales y los informes anuales de las empresas.\nCompara la solución contable adoptada finalmente con la que se recoge en el caso español.","container-title":"dossier derechos de emisión","page":"71-80","title":"Elementos Contables Medioambientales y Normas Internacionales","URL":"http://pdfs.wke.es/9/1/0/4/pd0000059104.pdf","volume":"226","author":[{"family":"Sastre Centeno","given":"José Manuel"}],"issued":{"date-parts":[["2010"]]}}}],"schema":"https://github.com/citation-style-language/schema/raw/master/csl-citation.json"} </w:instrText>
      </w:r>
      <w:r w:rsidR="009F34D1" w:rsidRPr="008D3F0C">
        <w:rPr>
          <w:rFonts w:cstheme="minorHAnsi"/>
        </w:rPr>
        <w:fldChar w:fldCharType="separate"/>
      </w:r>
      <w:r w:rsidR="0024672A" w:rsidRPr="008D3F0C">
        <w:rPr>
          <w:rFonts w:cstheme="minorHAnsi"/>
        </w:rPr>
        <w:t>(1)</w:t>
      </w:r>
      <w:r w:rsidR="009F34D1" w:rsidRPr="008D3F0C">
        <w:rPr>
          <w:rFonts w:cstheme="minorHAnsi"/>
        </w:rPr>
        <w:fldChar w:fldCharType="end"/>
      </w:r>
      <w:r w:rsidRPr="008D3F0C">
        <w:rPr>
          <w:rFonts w:cstheme="minorHAnsi"/>
        </w:rPr>
        <w:t>.</w:t>
      </w:r>
    </w:p>
    <w:p w14:paraId="6EA7D79A" w14:textId="77777777" w:rsidR="00ED13FA" w:rsidRPr="008D3F0C" w:rsidRDefault="00ED13FA" w:rsidP="008D3F0C">
      <w:pPr>
        <w:spacing w:line="240" w:lineRule="auto"/>
        <w:jc w:val="both"/>
        <w:rPr>
          <w:rFonts w:cstheme="minorHAnsi"/>
        </w:rPr>
      </w:pPr>
      <w:r w:rsidRPr="008D3F0C">
        <w:rPr>
          <w:rFonts w:cstheme="minorHAnsi"/>
        </w:rPr>
        <w:t xml:space="preserve">La exteriorización de la información medioambiental se va a encontrar con numerosas dificultades. </w:t>
      </w:r>
      <w:proofErr w:type="spellStart"/>
      <w:r w:rsidRPr="008D3F0C">
        <w:rPr>
          <w:rFonts w:cstheme="minorHAnsi"/>
        </w:rPr>
        <w:t>Christophe</w:t>
      </w:r>
      <w:proofErr w:type="spellEnd"/>
      <w:r w:rsidRPr="008D3F0C">
        <w:rPr>
          <w:rFonts w:cstheme="minorHAnsi"/>
        </w:rPr>
        <w:t xml:space="preserve"> establece dos tipos de dificultades a la hora de implantar un sistema de información medioambiental, dificultades técnicas y dificultades estratégicas.</w:t>
      </w:r>
    </w:p>
    <w:p w14:paraId="38073106" w14:textId="77777777" w:rsidR="00ED13FA" w:rsidRPr="008D3F0C" w:rsidRDefault="00ED13FA" w:rsidP="008D3F0C">
      <w:pPr>
        <w:spacing w:line="240" w:lineRule="auto"/>
        <w:jc w:val="both"/>
        <w:rPr>
          <w:rFonts w:cstheme="minorHAnsi"/>
        </w:rPr>
      </w:pPr>
      <w:r w:rsidRPr="008D3F0C">
        <w:rPr>
          <w:rFonts w:cstheme="minorHAnsi"/>
        </w:rPr>
        <w:t>Las dificultades técnicas se refieren al problema que supone la evaluación de los costos y beneficios medioambientales:</w:t>
      </w:r>
    </w:p>
    <w:p w14:paraId="06F0733F" w14:textId="77777777" w:rsidR="00ED13FA" w:rsidRPr="008D3F0C" w:rsidRDefault="00ED13FA" w:rsidP="008D3F0C">
      <w:pPr>
        <w:spacing w:line="240" w:lineRule="auto"/>
        <w:jc w:val="both"/>
        <w:rPr>
          <w:rFonts w:cstheme="minorHAnsi"/>
        </w:rPr>
      </w:pPr>
      <w:r w:rsidRPr="008D3F0C">
        <w:rPr>
          <w:rFonts w:cstheme="minorHAnsi"/>
        </w:rPr>
        <w:t>1) Excesiva complejidad técnica en los procesos medioambientales, que requiere un estudio por parte de técnicos de varias disciplinas. Esta circunstancia supone una complicada asignación de costos entre los diferentes programas ambientales.</w:t>
      </w:r>
    </w:p>
    <w:p w14:paraId="5181F6FA" w14:textId="77777777" w:rsidR="00ED13FA" w:rsidRPr="008D3F0C" w:rsidRDefault="00ED13FA" w:rsidP="008D3F0C">
      <w:pPr>
        <w:spacing w:line="240" w:lineRule="auto"/>
        <w:jc w:val="both"/>
        <w:rPr>
          <w:rFonts w:cstheme="minorHAnsi"/>
        </w:rPr>
      </w:pPr>
      <w:r w:rsidRPr="008D3F0C">
        <w:rPr>
          <w:rFonts w:cstheme="minorHAnsi"/>
        </w:rPr>
        <w:t>2) La actualización de valores futuros está muy influenciada por variables poco previsibles, por ejemplo, tecnología, precios, escenarios políticos, etc.</w:t>
      </w:r>
    </w:p>
    <w:p w14:paraId="01ECAC6A" w14:textId="77777777" w:rsidR="00ED13FA" w:rsidRPr="008D3F0C" w:rsidRDefault="00ED13FA" w:rsidP="008D3F0C">
      <w:pPr>
        <w:spacing w:line="240" w:lineRule="auto"/>
        <w:jc w:val="both"/>
        <w:rPr>
          <w:rFonts w:cstheme="minorHAnsi"/>
        </w:rPr>
      </w:pPr>
      <w:r w:rsidRPr="008D3F0C">
        <w:rPr>
          <w:rFonts w:cstheme="minorHAnsi"/>
        </w:rPr>
        <w:t>3) Los costos reales son muy diferentes de los que soporta la empresa.</w:t>
      </w:r>
    </w:p>
    <w:p w14:paraId="6F9F1EF2" w14:textId="77777777" w:rsidR="00ED13FA" w:rsidRPr="008D3F0C" w:rsidRDefault="00ED13FA" w:rsidP="008D3F0C">
      <w:pPr>
        <w:spacing w:line="240" w:lineRule="auto"/>
        <w:jc w:val="both"/>
        <w:rPr>
          <w:rFonts w:cstheme="minorHAnsi"/>
        </w:rPr>
      </w:pPr>
      <w:r w:rsidRPr="008D3F0C">
        <w:rPr>
          <w:rFonts w:cstheme="minorHAnsi"/>
        </w:rPr>
        <w:t>4) Existen costos difícilmente controlables por la empresa, como la evolución de los productos en manos de los consumidores.</w:t>
      </w:r>
    </w:p>
    <w:p w14:paraId="46730BD9" w14:textId="77777777" w:rsidR="00ED13FA" w:rsidRPr="008D3F0C" w:rsidRDefault="00ED13FA" w:rsidP="008D3F0C">
      <w:pPr>
        <w:spacing w:line="240" w:lineRule="auto"/>
        <w:jc w:val="both"/>
        <w:rPr>
          <w:rFonts w:cstheme="minorHAnsi"/>
        </w:rPr>
      </w:pPr>
      <w:r w:rsidRPr="008D3F0C">
        <w:rPr>
          <w:rFonts w:cstheme="minorHAnsi"/>
        </w:rPr>
        <w:t>Dificultades estratégicas relacionadas con la exteriorización de la información.</w:t>
      </w:r>
    </w:p>
    <w:p w14:paraId="469A5DD2" w14:textId="77777777" w:rsidR="00ED13FA" w:rsidRPr="008D3F0C" w:rsidRDefault="00ED13FA" w:rsidP="008D3F0C">
      <w:pPr>
        <w:spacing w:line="240" w:lineRule="auto"/>
        <w:jc w:val="both"/>
        <w:rPr>
          <w:rFonts w:cstheme="minorHAnsi"/>
        </w:rPr>
      </w:pPr>
      <w:r w:rsidRPr="008D3F0C">
        <w:rPr>
          <w:rFonts w:cstheme="minorHAnsi"/>
        </w:rPr>
        <w:t>1) Tentación por parte de la gerencia para eliminar las malas noticias, informando solamente las que le interesan.</w:t>
      </w:r>
    </w:p>
    <w:p w14:paraId="2B0E20E6" w14:textId="77777777" w:rsidR="00ED13FA" w:rsidRPr="008D3F0C" w:rsidRDefault="00ED13FA" w:rsidP="008D3F0C">
      <w:pPr>
        <w:spacing w:line="240" w:lineRule="auto"/>
        <w:jc w:val="both"/>
        <w:rPr>
          <w:rFonts w:cstheme="minorHAnsi"/>
        </w:rPr>
      </w:pPr>
      <w:r w:rsidRPr="008D3F0C">
        <w:rPr>
          <w:rFonts w:cstheme="minorHAnsi"/>
        </w:rPr>
        <w:lastRenderedPageBreak/>
        <w:t>2) Ausencia de metodologías que permitan la comparación de las realizaciones en el tiempo y en el espacio.</w:t>
      </w:r>
    </w:p>
    <w:p w14:paraId="5810E8B3" w14:textId="77777777" w:rsidR="00ED13FA" w:rsidRPr="008D3F0C" w:rsidRDefault="00ED13FA" w:rsidP="008D3F0C">
      <w:pPr>
        <w:spacing w:line="240" w:lineRule="auto"/>
        <w:jc w:val="both"/>
        <w:rPr>
          <w:rFonts w:cstheme="minorHAnsi"/>
        </w:rPr>
      </w:pPr>
      <w:r w:rsidRPr="008D3F0C">
        <w:rPr>
          <w:rFonts w:cstheme="minorHAnsi"/>
        </w:rPr>
        <w:t>3) Inutilidad aparente de la información medioambiental.</w:t>
      </w:r>
    </w:p>
    <w:p w14:paraId="1BBC105E" w14:textId="77777777" w:rsidR="00ED13FA" w:rsidRPr="008D3F0C" w:rsidRDefault="00ED13FA" w:rsidP="008D3F0C">
      <w:pPr>
        <w:spacing w:line="240" w:lineRule="auto"/>
        <w:jc w:val="both"/>
        <w:rPr>
          <w:rFonts w:cstheme="minorHAnsi"/>
        </w:rPr>
      </w:pPr>
      <w:r w:rsidRPr="008D3F0C">
        <w:rPr>
          <w:rFonts w:cstheme="minorHAnsi"/>
        </w:rPr>
        <w:t>4) La publicación de información sobre aspectos ambientales pueden considerarse por parte de la gerencia como mala imagen pública, o pistas para las autoridades que pueden sancionar a la empresa.</w:t>
      </w:r>
    </w:p>
    <w:p w14:paraId="18CCAADC" w14:textId="77777777" w:rsidR="00ED13FA" w:rsidRPr="008D3F0C" w:rsidRDefault="00ED13FA" w:rsidP="008D3F0C">
      <w:pPr>
        <w:spacing w:line="240" w:lineRule="auto"/>
        <w:jc w:val="both"/>
        <w:rPr>
          <w:rFonts w:cstheme="minorHAnsi"/>
        </w:rPr>
      </w:pPr>
      <w:r w:rsidRPr="008D3F0C">
        <w:rPr>
          <w:rFonts w:cstheme="minorHAnsi"/>
        </w:rPr>
        <w:t>La distinta información medioambiental que sea objeto de publicación tendrá que estar ubicada en los distintos documentos que utiliza el modelo contable tradicional. Así distinguiremos la información medioambiental a incorporar en el Balance de Situación, Estado de Ganancias y Pérdidas o Estado de Resultado, Memoria, Informe de Gestión, Informe de Auditoría.</w:t>
      </w:r>
    </w:p>
    <w:p w14:paraId="7EC3830C" w14:textId="77777777" w:rsidR="001912DD" w:rsidRPr="008D3F0C" w:rsidRDefault="001912DD" w:rsidP="008D3F0C">
      <w:pPr>
        <w:spacing w:line="240" w:lineRule="auto"/>
        <w:jc w:val="both"/>
        <w:rPr>
          <w:rFonts w:cstheme="minorHAnsi"/>
          <w:b/>
        </w:rPr>
      </w:pPr>
      <w:r w:rsidRPr="008D3F0C">
        <w:rPr>
          <w:rFonts w:cstheme="minorHAnsi"/>
          <w:b/>
        </w:rPr>
        <w:t>Métodos y Técnicas:</w:t>
      </w:r>
    </w:p>
    <w:p w14:paraId="2D876E5A" w14:textId="77777777" w:rsidR="00412A1F" w:rsidRPr="008D3F0C" w:rsidRDefault="006553D8" w:rsidP="008D3F0C">
      <w:pPr>
        <w:spacing w:line="240" w:lineRule="auto"/>
        <w:jc w:val="both"/>
        <w:rPr>
          <w:rFonts w:cstheme="minorHAnsi"/>
          <w:b/>
        </w:rPr>
      </w:pPr>
      <w:r w:rsidRPr="008D3F0C">
        <w:rPr>
          <w:rFonts w:cstheme="minorHAnsi"/>
          <w:b/>
        </w:rPr>
        <w:t>Delimitación del alcance</w:t>
      </w:r>
    </w:p>
    <w:p w14:paraId="3FA14A70" w14:textId="77777777" w:rsidR="00412A1F" w:rsidRPr="008D3F0C" w:rsidRDefault="00412A1F" w:rsidP="008D3F0C">
      <w:pPr>
        <w:pStyle w:val="Prrafodelista"/>
        <w:numPr>
          <w:ilvl w:val="0"/>
          <w:numId w:val="2"/>
        </w:numPr>
        <w:spacing w:line="240" w:lineRule="auto"/>
        <w:jc w:val="both"/>
        <w:rPr>
          <w:rFonts w:cstheme="minorHAnsi"/>
        </w:rPr>
      </w:pPr>
      <w:r w:rsidRPr="008D3F0C">
        <w:rPr>
          <w:rFonts w:cstheme="minorHAnsi"/>
          <w:b/>
        </w:rPr>
        <w:t>Espacial</w:t>
      </w:r>
      <w:r w:rsidRPr="008D3F0C">
        <w:rPr>
          <w:rFonts w:cstheme="minorHAnsi"/>
        </w:rPr>
        <w:t xml:space="preserve">: La investigación se </w:t>
      </w:r>
      <w:r w:rsidR="00A97D5B" w:rsidRPr="008D3F0C">
        <w:rPr>
          <w:rFonts w:cstheme="minorHAnsi"/>
        </w:rPr>
        <w:t>realizará</w:t>
      </w:r>
      <w:r w:rsidRPr="008D3F0C">
        <w:rPr>
          <w:rFonts w:cstheme="minorHAnsi"/>
        </w:rPr>
        <w:t xml:space="preserve"> en el departamento de Itapúa en la ciudad de Encarnación.</w:t>
      </w:r>
    </w:p>
    <w:p w14:paraId="29B17910" w14:textId="77777777" w:rsidR="00412A1F" w:rsidRPr="008D3F0C" w:rsidRDefault="00412A1F" w:rsidP="008D3F0C">
      <w:pPr>
        <w:pStyle w:val="Prrafodelista"/>
        <w:numPr>
          <w:ilvl w:val="0"/>
          <w:numId w:val="2"/>
        </w:numPr>
        <w:spacing w:line="240" w:lineRule="auto"/>
        <w:jc w:val="both"/>
        <w:rPr>
          <w:rFonts w:cstheme="minorHAnsi"/>
        </w:rPr>
      </w:pPr>
      <w:r w:rsidRPr="008D3F0C">
        <w:rPr>
          <w:rFonts w:cstheme="minorHAnsi"/>
          <w:b/>
        </w:rPr>
        <w:t>Temporal</w:t>
      </w:r>
      <w:r w:rsidRPr="008D3F0C">
        <w:rPr>
          <w:rFonts w:cstheme="minorHAnsi"/>
        </w:rPr>
        <w:t xml:space="preserve">: La investigación se </w:t>
      </w:r>
      <w:r w:rsidR="00A97D5B" w:rsidRPr="008D3F0C">
        <w:rPr>
          <w:rFonts w:cstheme="minorHAnsi"/>
        </w:rPr>
        <w:t>realizará</w:t>
      </w:r>
      <w:r w:rsidRPr="008D3F0C">
        <w:rPr>
          <w:rFonts w:cstheme="minorHAnsi"/>
        </w:rPr>
        <w:t xml:space="preserve"> desde la fecha </w:t>
      </w:r>
      <w:r w:rsidR="00A97D5B" w:rsidRPr="008D3F0C">
        <w:rPr>
          <w:rFonts w:cstheme="minorHAnsi"/>
        </w:rPr>
        <w:t>01</w:t>
      </w:r>
      <w:r w:rsidRPr="008D3F0C">
        <w:rPr>
          <w:rFonts w:cstheme="minorHAnsi"/>
        </w:rPr>
        <w:t xml:space="preserve"> de </w:t>
      </w:r>
      <w:r w:rsidR="00D22357" w:rsidRPr="008D3F0C">
        <w:rPr>
          <w:rFonts w:cstheme="minorHAnsi"/>
        </w:rPr>
        <w:t>enero</w:t>
      </w:r>
      <w:r w:rsidRPr="008D3F0C">
        <w:rPr>
          <w:rFonts w:cstheme="minorHAnsi"/>
        </w:rPr>
        <w:t xml:space="preserve"> hasta el 30 de </w:t>
      </w:r>
      <w:r w:rsidR="00D22357" w:rsidRPr="008D3F0C">
        <w:rPr>
          <w:rFonts w:cstheme="minorHAnsi"/>
        </w:rPr>
        <w:t>junio</w:t>
      </w:r>
      <w:r w:rsidRPr="008D3F0C">
        <w:rPr>
          <w:rFonts w:cstheme="minorHAnsi"/>
        </w:rPr>
        <w:t xml:space="preserve"> de año 20</w:t>
      </w:r>
      <w:r w:rsidR="00A97D5B" w:rsidRPr="008D3F0C">
        <w:rPr>
          <w:rFonts w:cstheme="minorHAnsi"/>
        </w:rPr>
        <w:t>2</w:t>
      </w:r>
      <w:r w:rsidR="00E95EC7" w:rsidRPr="008D3F0C">
        <w:rPr>
          <w:rFonts w:cstheme="minorHAnsi"/>
        </w:rPr>
        <w:t>2</w:t>
      </w:r>
      <w:r w:rsidRPr="008D3F0C">
        <w:rPr>
          <w:rFonts w:cstheme="minorHAnsi"/>
        </w:rPr>
        <w:t>.</w:t>
      </w:r>
    </w:p>
    <w:p w14:paraId="187E3481" w14:textId="77777777" w:rsidR="00412A1F" w:rsidRPr="008D3F0C" w:rsidRDefault="00412A1F" w:rsidP="008D3F0C">
      <w:pPr>
        <w:pStyle w:val="Prrafodelista"/>
        <w:numPr>
          <w:ilvl w:val="0"/>
          <w:numId w:val="2"/>
        </w:numPr>
        <w:spacing w:line="240" w:lineRule="auto"/>
        <w:jc w:val="both"/>
        <w:rPr>
          <w:rFonts w:cstheme="minorHAnsi"/>
        </w:rPr>
      </w:pPr>
      <w:r w:rsidRPr="008D3F0C">
        <w:rPr>
          <w:rFonts w:cstheme="minorHAnsi"/>
          <w:b/>
        </w:rPr>
        <w:t>Temático:</w:t>
      </w:r>
      <w:r w:rsidRPr="008D3F0C">
        <w:rPr>
          <w:rFonts w:cstheme="minorHAnsi"/>
        </w:rPr>
        <w:t xml:space="preserve"> Las disciplinas involucradas son: Administración, Re</w:t>
      </w:r>
      <w:r w:rsidR="00E95EC7" w:rsidRPr="008D3F0C">
        <w:rPr>
          <w:rFonts w:cstheme="minorHAnsi"/>
        </w:rPr>
        <w:t>vista del derecho, Administración de la producción.</w:t>
      </w:r>
    </w:p>
    <w:p w14:paraId="3CB0FC99" w14:textId="77777777" w:rsidR="00E95EC7" w:rsidRPr="008D3F0C" w:rsidRDefault="00E95EC7" w:rsidP="008D3F0C">
      <w:pPr>
        <w:spacing w:line="240" w:lineRule="auto"/>
        <w:jc w:val="both"/>
        <w:rPr>
          <w:rFonts w:cstheme="minorHAnsi"/>
          <w:b/>
        </w:rPr>
      </w:pPr>
      <w:r w:rsidRPr="008D3F0C">
        <w:rPr>
          <w:rFonts w:cstheme="minorHAnsi"/>
          <w:b/>
        </w:rPr>
        <w:t xml:space="preserve"> Metodología y Método</w:t>
      </w:r>
    </w:p>
    <w:p w14:paraId="6CD75B36" w14:textId="77777777" w:rsidR="00E95EC7" w:rsidRPr="008D3F0C" w:rsidRDefault="00E95EC7" w:rsidP="008D3F0C">
      <w:pPr>
        <w:spacing w:line="240" w:lineRule="auto"/>
        <w:jc w:val="both"/>
        <w:rPr>
          <w:rFonts w:cstheme="minorHAnsi"/>
        </w:rPr>
      </w:pPr>
      <w:r w:rsidRPr="008D3F0C">
        <w:rPr>
          <w:rFonts w:cstheme="minorHAnsi"/>
        </w:rPr>
        <w:t>La investigación tuvo un enfoque cualitativo, lo que permite tener un entendimiento amplio y detallado del objeto de estudio, en este caso de la elaboración de un Marco de referencia para la recopilación y análisis de datos ambientales en las empresas industriales del departamento de Itapúa.</w:t>
      </w:r>
    </w:p>
    <w:p w14:paraId="1CD31A75" w14:textId="77777777" w:rsidR="00E95EC7" w:rsidRPr="008D3F0C" w:rsidRDefault="00E95EC7" w:rsidP="008D3F0C">
      <w:pPr>
        <w:spacing w:line="240" w:lineRule="auto"/>
        <w:jc w:val="both"/>
        <w:rPr>
          <w:rFonts w:cstheme="minorHAnsi"/>
        </w:rPr>
      </w:pPr>
      <w:r w:rsidRPr="008D3F0C">
        <w:rPr>
          <w:rFonts w:cstheme="minorHAnsi"/>
        </w:rPr>
        <w:t xml:space="preserve">Asimismo, el diseño utilizado </w:t>
      </w:r>
      <w:r w:rsidR="00C76E0A" w:rsidRPr="008D3F0C">
        <w:rPr>
          <w:rFonts w:cstheme="minorHAnsi"/>
        </w:rPr>
        <w:t>es el</w:t>
      </w:r>
      <w:r w:rsidRPr="008D3F0C">
        <w:rPr>
          <w:rFonts w:cstheme="minorHAnsi"/>
        </w:rPr>
        <w:t xml:space="preserve"> anidado o incrustado concurrente de modelo dominante cualitativo, ello debido a que este diseño suele proporcionar un panorama integral del tema estudiado que si usa un solo enfoque. </w:t>
      </w:r>
    </w:p>
    <w:p w14:paraId="69AACD73" w14:textId="77777777" w:rsidR="00E95EC7" w:rsidRPr="008D3F0C" w:rsidRDefault="00E95EC7" w:rsidP="008D3F0C">
      <w:pPr>
        <w:spacing w:line="240" w:lineRule="auto"/>
        <w:jc w:val="both"/>
        <w:rPr>
          <w:rFonts w:cstheme="minorHAnsi"/>
        </w:rPr>
      </w:pPr>
      <w:r w:rsidRPr="008D3F0C">
        <w:rPr>
          <w:rFonts w:cstheme="minorHAnsi"/>
        </w:rPr>
        <w:lastRenderedPageBreak/>
        <w:t>Los métodos de investigación que se emplearon para el tratamiento de los datos, son el analítico y el método interpretativo.</w:t>
      </w:r>
    </w:p>
    <w:p w14:paraId="5898918A" w14:textId="77777777" w:rsidR="00E95EC7" w:rsidRPr="008D3F0C" w:rsidRDefault="00E95EC7" w:rsidP="008D3F0C">
      <w:pPr>
        <w:spacing w:line="240" w:lineRule="auto"/>
        <w:jc w:val="both"/>
        <w:rPr>
          <w:rFonts w:cstheme="minorHAnsi"/>
        </w:rPr>
      </w:pPr>
      <w:r w:rsidRPr="008D3F0C">
        <w:rPr>
          <w:rFonts w:cstheme="minorHAnsi"/>
        </w:rPr>
        <w:t>El método analítico permitió una separación de cada uno de los aspectos del tema de estudio, la elaboración de un marco de referencia para la recopilación y análisis de datos ambientales en las empresas industriales del departamento de Itapúa.</w:t>
      </w:r>
    </w:p>
    <w:p w14:paraId="70143006" w14:textId="77777777" w:rsidR="00E95EC7" w:rsidRPr="008D3F0C" w:rsidRDefault="00E95EC7" w:rsidP="008D3F0C">
      <w:pPr>
        <w:spacing w:line="240" w:lineRule="auto"/>
        <w:jc w:val="both"/>
        <w:rPr>
          <w:rFonts w:cstheme="minorHAnsi"/>
        </w:rPr>
      </w:pPr>
      <w:r w:rsidRPr="008D3F0C">
        <w:rPr>
          <w:rFonts w:cstheme="minorHAnsi"/>
        </w:rPr>
        <w:t>Asimismo, el método interpretativo permitió dar significado al conjunto de los datos obtenidos sobre la gestión ambiental.</w:t>
      </w:r>
    </w:p>
    <w:p w14:paraId="51834EAA" w14:textId="77777777" w:rsidR="00E95EC7" w:rsidRPr="008D3F0C" w:rsidRDefault="00E95EC7" w:rsidP="008D3F0C">
      <w:pPr>
        <w:spacing w:line="240" w:lineRule="auto"/>
        <w:jc w:val="both"/>
        <w:rPr>
          <w:rFonts w:cstheme="minorHAnsi"/>
          <w:b/>
        </w:rPr>
      </w:pPr>
      <w:r w:rsidRPr="008D3F0C">
        <w:rPr>
          <w:rFonts w:cstheme="minorHAnsi"/>
          <w:b/>
        </w:rPr>
        <w:t xml:space="preserve"> Procedimientos</w:t>
      </w:r>
    </w:p>
    <w:p w14:paraId="356DAC98" w14:textId="77777777" w:rsidR="00E95EC7" w:rsidRPr="008D3F0C" w:rsidRDefault="00E95EC7" w:rsidP="008D3F0C">
      <w:pPr>
        <w:spacing w:line="240" w:lineRule="auto"/>
        <w:jc w:val="both"/>
        <w:rPr>
          <w:rFonts w:cstheme="minorHAnsi"/>
        </w:rPr>
      </w:pPr>
      <w:r w:rsidRPr="008D3F0C">
        <w:rPr>
          <w:rFonts w:cstheme="minorHAnsi"/>
        </w:rPr>
        <w:t xml:space="preserve">Las investigadoras consultaron el guía de la industria en su versión de internet y encontraron que, al mes de </w:t>
      </w:r>
      <w:r w:rsidR="00745B63" w:rsidRPr="008D3F0C">
        <w:rPr>
          <w:rFonts w:cstheme="minorHAnsi"/>
        </w:rPr>
        <w:t>enero</w:t>
      </w:r>
      <w:r w:rsidRPr="008D3F0C">
        <w:rPr>
          <w:rFonts w:cstheme="minorHAnsi"/>
        </w:rPr>
        <w:t xml:space="preserve"> de 2022, en el departamento de Itapúa existen 20 empresas </w:t>
      </w:r>
      <w:r w:rsidR="00745B63" w:rsidRPr="008D3F0C">
        <w:rPr>
          <w:rFonts w:cstheme="minorHAnsi"/>
        </w:rPr>
        <w:t>industriales</w:t>
      </w:r>
      <w:r w:rsidR="0024672A" w:rsidRPr="008D3F0C">
        <w:rPr>
          <w:rFonts w:cstheme="minorHAnsi"/>
        </w:rPr>
        <w:t>.</w:t>
      </w:r>
    </w:p>
    <w:p w14:paraId="4B831F15" w14:textId="77777777" w:rsidR="00E95EC7" w:rsidRPr="008D3F0C" w:rsidRDefault="00E95EC7" w:rsidP="008D3F0C">
      <w:pPr>
        <w:spacing w:line="240" w:lineRule="auto"/>
        <w:jc w:val="both"/>
        <w:rPr>
          <w:rFonts w:cstheme="minorHAnsi"/>
        </w:rPr>
      </w:pPr>
      <w:r w:rsidRPr="008D3F0C">
        <w:rPr>
          <w:rFonts w:cstheme="minorHAnsi"/>
        </w:rPr>
        <w:t>La muestra que se selecciono está conformada por 10 industrias de la población, que reunieron como criterios de selección de acceder a participar en la investigación. Dicha cantidad, si bien se ha determinado de manera arbitraria, obedece al hecho de tratarse de una investigación mixta, con un alto componente cualitativo, en donde no es fundamental la validez estadística de la muestra, además de representar al 50% de la población identificada.</w:t>
      </w:r>
    </w:p>
    <w:p w14:paraId="004C36A2" w14:textId="77777777" w:rsidR="00E95EC7" w:rsidRPr="008D3F0C" w:rsidRDefault="00E95EC7" w:rsidP="008D3F0C">
      <w:pPr>
        <w:spacing w:line="240" w:lineRule="auto"/>
        <w:jc w:val="both"/>
        <w:rPr>
          <w:rFonts w:cstheme="minorHAnsi"/>
        </w:rPr>
      </w:pPr>
      <w:r w:rsidRPr="008D3F0C">
        <w:rPr>
          <w:rFonts w:cstheme="minorHAnsi"/>
        </w:rPr>
        <w:t>El estudio emplea un muestreo no probabilístico por conveniencia, en este método el tamaño de la muestra no se determinó por métodos matemáticos ni estadísticos para seleccionar una muestra representativa de la población y los sujetos se seleccionaron por la facilidad de acceso de la</w:t>
      </w:r>
      <w:r w:rsidR="00C76E0A" w:rsidRPr="008D3F0C">
        <w:rPr>
          <w:rFonts w:cstheme="minorHAnsi"/>
        </w:rPr>
        <w:t>s</w:t>
      </w:r>
      <w:r w:rsidRPr="008D3F0C">
        <w:rPr>
          <w:rFonts w:cstheme="minorHAnsi"/>
        </w:rPr>
        <w:t xml:space="preserve"> investigadora</w:t>
      </w:r>
      <w:r w:rsidR="00C76E0A" w:rsidRPr="008D3F0C">
        <w:rPr>
          <w:rFonts w:cstheme="minorHAnsi"/>
        </w:rPr>
        <w:t>s</w:t>
      </w:r>
      <w:r w:rsidRPr="008D3F0C">
        <w:rPr>
          <w:rFonts w:cstheme="minorHAnsi"/>
        </w:rPr>
        <w:t xml:space="preserve"> a ellos. </w:t>
      </w:r>
    </w:p>
    <w:p w14:paraId="06D89BB4" w14:textId="77777777" w:rsidR="00BF3155" w:rsidRPr="008D3F0C" w:rsidRDefault="00BF3155" w:rsidP="008D3F0C">
      <w:pPr>
        <w:tabs>
          <w:tab w:val="left" w:pos="8080"/>
        </w:tabs>
        <w:spacing w:line="240" w:lineRule="auto"/>
        <w:jc w:val="both"/>
        <w:rPr>
          <w:rFonts w:eastAsia="Calibri" w:cstheme="minorHAnsi"/>
          <w:b/>
        </w:rPr>
      </w:pPr>
      <w:r w:rsidRPr="008D3F0C">
        <w:rPr>
          <w:rFonts w:eastAsia="Calibri" w:cstheme="minorHAnsi"/>
          <w:b/>
        </w:rPr>
        <w:t>Resultados</w:t>
      </w:r>
    </w:p>
    <w:p w14:paraId="3ED9FA5F" w14:textId="77777777" w:rsidR="00412A1F" w:rsidRPr="008D3F0C" w:rsidRDefault="00412A1F" w:rsidP="008D3F0C">
      <w:pPr>
        <w:tabs>
          <w:tab w:val="left" w:pos="8080"/>
        </w:tabs>
        <w:spacing w:line="240" w:lineRule="auto"/>
        <w:jc w:val="both"/>
        <w:rPr>
          <w:rFonts w:eastAsia="Calibri" w:cstheme="minorHAnsi"/>
        </w:rPr>
      </w:pPr>
      <w:r w:rsidRPr="008D3F0C">
        <w:rPr>
          <w:rFonts w:eastAsia="Calibri" w:cstheme="minorHAnsi"/>
        </w:rPr>
        <w:t>En el presente capítulo se presenta el análisis de los datos recabados en el trabajo de campo, con relación a los objetivos propuestos.</w:t>
      </w:r>
    </w:p>
    <w:p w14:paraId="4B66D649" w14:textId="77777777" w:rsidR="00412A1F" w:rsidRPr="008D3F0C" w:rsidRDefault="00412A1F" w:rsidP="008D3F0C">
      <w:pPr>
        <w:tabs>
          <w:tab w:val="left" w:pos="8080"/>
        </w:tabs>
        <w:spacing w:line="240" w:lineRule="auto"/>
        <w:jc w:val="both"/>
        <w:rPr>
          <w:rFonts w:eastAsia="Calibri" w:cstheme="minorHAnsi"/>
          <w:b/>
        </w:rPr>
      </w:pPr>
      <w:r w:rsidRPr="008D3F0C">
        <w:rPr>
          <w:rFonts w:eastAsia="Calibri" w:cstheme="minorHAnsi"/>
          <w:b/>
        </w:rPr>
        <w:t xml:space="preserve">Objetivo </w:t>
      </w:r>
      <w:r w:rsidR="00EA074F" w:rsidRPr="008D3F0C">
        <w:rPr>
          <w:rFonts w:eastAsia="Calibri" w:cstheme="minorHAnsi"/>
          <w:b/>
        </w:rPr>
        <w:t>N.º</w:t>
      </w:r>
      <w:r w:rsidRPr="008D3F0C">
        <w:rPr>
          <w:rFonts w:eastAsia="Calibri" w:cstheme="minorHAnsi"/>
          <w:b/>
        </w:rPr>
        <w:t xml:space="preserve"> 1: </w:t>
      </w:r>
      <w:r w:rsidR="00EA074F" w:rsidRPr="008D3F0C">
        <w:rPr>
          <w:rFonts w:eastAsia="Calibri" w:cstheme="minorHAnsi"/>
          <w:b/>
        </w:rPr>
        <w:t>Identificar las barreras o limitaciones que enfrentan las empresas industriales en la implementación de reportes ambientales.</w:t>
      </w:r>
    </w:p>
    <w:p w14:paraId="43377986" w14:textId="77777777" w:rsidR="00F011B1" w:rsidRPr="008D3F0C" w:rsidRDefault="00F011B1" w:rsidP="008D3F0C">
      <w:pPr>
        <w:tabs>
          <w:tab w:val="left" w:pos="8080"/>
        </w:tabs>
        <w:spacing w:line="240" w:lineRule="auto"/>
        <w:jc w:val="both"/>
        <w:rPr>
          <w:rFonts w:eastAsia="Calibri" w:cstheme="minorHAnsi"/>
        </w:rPr>
      </w:pPr>
      <w:r w:rsidRPr="008D3F0C">
        <w:rPr>
          <w:rFonts w:eastAsia="Calibri" w:cstheme="minorHAnsi"/>
        </w:rPr>
        <w:lastRenderedPageBreak/>
        <w:t xml:space="preserve">Las barreras o limitaciones que enfrentan las empresas industriales en la implementación de reportes ambientales pueden incluir falta de recursos financieros y </w:t>
      </w:r>
      <w:r w:rsidR="005519DA" w:rsidRPr="008D3F0C">
        <w:rPr>
          <w:rFonts w:eastAsia="Calibri" w:cstheme="minorHAnsi"/>
        </w:rPr>
        <w:t>técnicos,</w:t>
      </w:r>
      <w:r w:rsidRPr="008D3F0C">
        <w:rPr>
          <w:rFonts w:eastAsia="Calibri" w:cstheme="minorHAnsi"/>
        </w:rPr>
        <w:t xml:space="preserve"> falta de capacitación y conciencia ambiental entre el personal de </w:t>
      </w:r>
      <w:r w:rsidR="005519DA" w:rsidRPr="008D3F0C">
        <w:rPr>
          <w:rFonts w:eastAsia="Calibri" w:cstheme="minorHAnsi"/>
        </w:rPr>
        <w:t>planta,</w:t>
      </w:r>
      <w:r w:rsidRPr="008D3F0C">
        <w:rPr>
          <w:rFonts w:eastAsia="Calibri" w:cstheme="minorHAnsi"/>
        </w:rPr>
        <w:t xml:space="preserve"> falta de aplicabilidad de las normativas ambientales y dificultades en la recolección, análisis y presentación de los datos ambientales requeridos en los reportes. También existen barreras culturales y de liderazgo en la organización que pueden dificultar la implementación efectiva de los reportes ambientales.</w:t>
      </w:r>
    </w:p>
    <w:p w14:paraId="423DDCB3" w14:textId="77777777" w:rsidR="00A97D5B" w:rsidRPr="008D3F0C" w:rsidRDefault="00412A1F" w:rsidP="008D3F0C">
      <w:pPr>
        <w:tabs>
          <w:tab w:val="left" w:pos="8080"/>
        </w:tabs>
        <w:spacing w:line="240" w:lineRule="auto"/>
        <w:jc w:val="both"/>
        <w:rPr>
          <w:rFonts w:eastAsia="Calibri" w:cstheme="minorHAnsi"/>
          <w:b/>
        </w:rPr>
      </w:pPr>
      <w:r w:rsidRPr="008D3F0C">
        <w:rPr>
          <w:rFonts w:eastAsia="Calibri" w:cstheme="minorHAnsi"/>
          <w:b/>
        </w:rPr>
        <w:t xml:space="preserve">Objetivo Nº2: </w:t>
      </w:r>
      <w:r w:rsidR="00EA074F" w:rsidRPr="008D3F0C">
        <w:rPr>
          <w:rFonts w:eastAsia="Calibri" w:cstheme="minorHAnsi"/>
          <w:b/>
        </w:rPr>
        <w:t xml:space="preserve">Fortalecer el monitorio y seguimiento de las emisiones contaminantes </w:t>
      </w:r>
    </w:p>
    <w:p w14:paraId="5A48A2C1" w14:textId="77777777" w:rsidR="008375CE" w:rsidRPr="008D3F0C" w:rsidRDefault="008375CE" w:rsidP="008D3F0C">
      <w:pPr>
        <w:tabs>
          <w:tab w:val="left" w:pos="8080"/>
        </w:tabs>
        <w:spacing w:line="240" w:lineRule="auto"/>
        <w:jc w:val="both"/>
        <w:rPr>
          <w:rFonts w:eastAsia="Calibri" w:cstheme="minorHAnsi"/>
        </w:rPr>
      </w:pPr>
      <w:r w:rsidRPr="008D3F0C">
        <w:rPr>
          <w:rFonts w:eastAsia="Calibri" w:cstheme="minorHAnsi"/>
        </w:rPr>
        <w:t xml:space="preserve">Para fortalecer el monitoreo y seguimiento de las emisiones contaminantes generadas por las empresas </w:t>
      </w:r>
      <w:r w:rsidR="005519DA" w:rsidRPr="008D3F0C">
        <w:rPr>
          <w:rFonts w:eastAsia="Calibri" w:cstheme="minorHAnsi"/>
        </w:rPr>
        <w:t>industriales,</w:t>
      </w:r>
      <w:r w:rsidRPr="008D3F0C">
        <w:rPr>
          <w:rFonts w:eastAsia="Calibri" w:cstheme="minorHAnsi"/>
        </w:rPr>
        <w:t xml:space="preserve"> se pueden implementar estrategias como la mejora de la red de monitoreo atmosférico, la realización de inventarios de emisiones para mejorar el diseño de sistemas de vigilancia y la capacitación y concientización del personal en cuanto a la importancia de la reducción de emisiones </w:t>
      </w:r>
      <w:r w:rsidR="005519DA" w:rsidRPr="008D3F0C">
        <w:rPr>
          <w:rFonts w:eastAsia="Calibri" w:cstheme="minorHAnsi"/>
        </w:rPr>
        <w:t>contaminantes.</w:t>
      </w:r>
      <w:r w:rsidRPr="008D3F0C">
        <w:rPr>
          <w:rFonts w:eastAsia="Calibri" w:cstheme="minorHAnsi"/>
        </w:rPr>
        <w:t xml:space="preserve"> Además, es importante que se establezcan normativas claras y aplicables en cuanto a emisiones, y que se realice un seguimiento efectivo y transparente de las emisiones generadas por las empresas.</w:t>
      </w:r>
    </w:p>
    <w:p w14:paraId="2F98BD40" w14:textId="77777777" w:rsidR="00412A1F" w:rsidRPr="008D3F0C" w:rsidRDefault="00412A1F" w:rsidP="008D3F0C">
      <w:pPr>
        <w:tabs>
          <w:tab w:val="left" w:pos="8080"/>
        </w:tabs>
        <w:spacing w:line="240" w:lineRule="auto"/>
        <w:jc w:val="both"/>
        <w:rPr>
          <w:rFonts w:eastAsia="Calibri" w:cstheme="minorHAnsi"/>
          <w:b/>
        </w:rPr>
      </w:pPr>
      <w:r w:rsidRPr="008D3F0C">
        <w:rPr>
          <w:rFonts w:eastAsia="Calibri" w:cstheme="minorHAnsi"/>
          <w:b/>
        </w:rPr>
        <w:t xml:space="preserve">Objetivo Nº 3: </w:t>
      </w:r>
      <w:r w:rsidR="00EA074F" w:rsidRPr="008D3F0C">
        <w:rPr>
          <w:rFonts w:eastAsia="Calibri" w:cstheme="minorHAnsi"/>
          <w:b/>
        </w:rPr>
        <w:t>Establecer un sistema de indicadores ambientales para medir el desempeño ambiental de las empresas.</w:t>
      </w:r>
    </w:p>
    <w:p w14:paraId="11A112C0" w14:textId="77777777" w:rsidR="007569E6" w:rsidRPr="008D3F0C" w:rsidRDefault="007569E6" w:rsidP="008D3F0C">
      <w:pPr>
        <w:tabs>
          <w:tab w:val="left" w:pos="8080"/>
        </w:tabs>
        <w:spacing w:line="240" w:lineRule="auto"/>
        <w:jc w:val="both"/>
        <w:rPr>
          <w:rFonts w:eastAsia="Calibri" w:cstheme="minorHAnsi"/>
        </w:rPr>
      </w:pPr>
      <w:r w:rsidRPr="008D3F0C">
        <w:rPr>
          <w:rFonts w:eastAsia="Calibri" w:cstheme="minorHAnsi"/>
        </w:rPr>
        <w:t xml:space="preserve">La medición del impacto ambiental es un proceso clave que permite evaluar el impacto que una actividad humana o un proyecto tiene sobre el medio ambiente. La Evaluación de Impacto Ambiental (EIA) es un proceso que se utiliza para identificar, evaluar y describir los impactos ambientales que un determinado proyecto u obra podría generar, con el objetivo de prevenir, mitigar o compensar dichos impactos. Para medir el impacto ambiental, se utilizan indicadores ambientales y se recopilan datos relevantes sobre el medio ambiente en el ámbito en el que se desarrolla el proyecto. </w:t>
      </w:r>
    </w:p>
    <w:p w14:paraId="6B5902B3" w14:textId="77777777" w:rsidR="00EA074F" w:rsidRPr="008D3F0C" w:rsidRDefault="005519DA" w:rsidP="008D3F0C">
      <w:pPr>
        <w:tabs>
          <w:tab w:val="left" w:pos="8080"/>
        </w:tabs>
        <w:spacing w:line="240" w:lineRule="auto"/>
        <w:jc w:val="both"/>
        <w:rPr>
          <w:rFonts w:eastAsia="Calibri" w:cstheme="minorHAnsi"/>
        </w:rPr>
      </w:pPr>
      <w:r w:rsidRPr="008D3F0C">
        <w:rPr>
          <w:rFonts w:eastAsia="Calibri" w:cstheme="minorHAnsi"/>
        </w:rPr>
        <w:t xml:space="preserve">Se pueden implementar distintos sistemas de indicadores ambientales para medir el desempeño ambiental de las empresas. La norma ISO 14001 establece requisitos específicos para la identificación y seguimiento de indicadores </w:t>
      </w:r>
      <w:r w:rsidRPr="008D3F0C">
        <w:rPr>
          <w:rFonts w:eastAsia="Calibri" w:cstheme="minorHAnsi"/>
        </w:rPr>
        <w:lastRenderedPageBreak/>
        <w:t>ambientales relevantes. Además, existen otras normas relacionadas con sistemas de gestión ambiental, declaraciones ambientales, etiquetado ambiental y evaluación del ciclo de vida que también incluyen la utilización de indicadores ambientales. Estos indicadores permiten evaluar el impacto ambiental de las actividades de la organización, determinar si se están cumpliendo los objetivos ambientales y mejorar la eficiencia y eficacia de la gestión ambiental.</w:t>
      </w:r>
    </w:p>
    <w:p w14:paraId="50C97AA6" w14:textId="77777777" w:rsidR="00843374" w:rsidRPr="008D3F0C" w:rsidRDefault="00843374" w:rsidP="008D3F0C">
      <w:pPr>
        <w:spacing w:line="240" w:lineRule="auto"/>
        <w:jc w:val="both"/>
        <w:rPr>
          <w:rFonts w:cstheme="minorHAnsi"/>
          <w:b/>
        </w:rPr>
      </w:pPr>
      <w:r w:rsidRPr="008D3F0C">
        <w:rPr>
          <w:rFonts w:cstheme="minorHAnsi"/>
          <w:b/>
        </w:rPr>
        <w:t>Conclusión</w:t>
      </w:r>
    </w:p>
    <w:p w14:paraId="5C730240" w14:textId="77777777" w:rsidR="00EA074F" w:rsidRPr="008D3F0C" w:rsidRDefault="005519DA" w:rsidP="008D3F0C">
      <w:pPr>
        <w:tabs>
          <w:tab w:val="left" w:pos="8080"/>
        </w:tabs>
        <w:spacing w:line="240" w:lineRule="auto"/>
        <w:jc w:val="both"/>
        <w:rPr>
          <w:rFonts w:eastAsia="Calibri" w:cstheme="minorHAnsi"/>
        </w:rPr>
      </w:pPr>
      <w:r w:rsidRPr="008D3F0C">
        <w:rPr>
          <w:rFonts w:eastAsia="Calibri" w:cstheme="minorHAnsi"/>
        </w:rPr>
        <w:t>En conclusión, se identificaron las barreras y limitaciones que enfrentan las empresas industriales en la implementación de reportes ambientales, las cuales incluyen falta de recursos financieros y técnicos, falta de capacitación y conciencia ambiental del personal, falta de aplicabilidad de las normativas ambientales y dificultades en la recolección, análisis y presentación de los datos ambientales. Para superar estas barreras, se propone fortalecer el monitoreo y seguimiento de las emisiones contaminantes, implementando estrategias como la mejora de la red de monitoreo atmosférico y la capacitación del personal en la importancia de la reducción de emisiones contaminantes. Además, se sugiere establecer un sistema de indicadores ambientales</w:t>
      </w:r>
      <w:r w:rsidR="005579F5" w:rsidRPr="008D3F0C">
        <w:rPr>
          <w:rFonts w:eastAsia="Calibri" w:cstheme="minorHAnsi"/>
        </w:rPr>
        <w:t xml:space="preserve"> a nivel nacional</w:t>
      </w:r>
      <w:r w:rsidRPr="008D3F0C">
        <w:rPr>
          <w:rFonts w:eastAsia="Calibri" w:cstheme="minorHAnsi"/>
        </w:rPr>
        <w:t xml:space="preserve"> para medir el desempeño ambiental de las empresas, lo que permitiría evaluar el impacto ambiental de sus actividades, identificar oportunidades de mejora y mejorar la gestión ambiental de la organización.</w:t>
      </w:r>
    </w:p>
    <w:p w14:paraId="432A4A2F" w14:textId="49850890" w:rsidR="001A22C3" w:rsidRPr="008D3F0C" w:rsidRDefault="005F3717" w:rsidP="008D3F0C">
      <w:pPr>
        <w:pStyle w:val="NormalWeb"/>
        <w:shd w:val="clear" w:color="auto" w:fill="FFFFFF"/>
        <w:jc w:val="both"/>
        <w:rPr>
          <w:rFonts w:asciiTheme="minorHAnsi" w:eastAsia="Calibri" w:hAnsiTheme="minorHAnsi" w:cstheme="minorHAnsi"/>
          <w:sz w:val="22"/>
          <w:szCs w:val="22"/>
          <w:lang w:eastAsia="en-US"/>
        </w:rPr>
      </w:pPr>
      <w:r w:rsidRPr="008D3F0C">
        <w:rPr>
          <w:rFonts w:asciiTheme="minorHAnsi" w:eastAsiaTheme="minorHAnsi" w:hAnsiTheme="minorHAnsi" w:cstheme="minorHAnsi"/>
          <w:b/>
          <w:bCs/>
          <w:sz w:val="22"/>
          <w:szCs w:val="22"/>
          <w:lang w:eastAsia="en-US"/>
        </w:rPr>
        <w:t>Contribución de los Autores:</w:t>
      </w:r>
      <w:r w:rsidRPr="008D3F0C">
        <w:rPr>
          <w:rFonts w:asciiTheme="minorHAnsi" w:hAnsiTheme="minorHAnsi" w:cstheme="minorHAnsi"/>
          <w:b/>
          <w:sz w:val="22"/>
          <w:szCs w:val="22"/>
        </w:rPr>
        <w:t xml:space="preserve"> </w:t>
      </w:r>
      <w:r w:rsidR="001A22C3" w:rsidRPr="008D3F0C">
        <w:rPr>
          <w:rFonts w:asciiTheme="minorHAnsi" w:eastAsia="Calibri" w:hAnsiTheme="minorHAnsi" w:cstheme="minorHAnsi"/>
          <w:sz w:val="22"/>
          <w:szCs w:val="22"/>
          <w:lang w:eastAsia="en-US"/>
        </w:rPr>
        <w:t xml:space="preserve"> Marcela Nowak diseñó el estudio, recopiló y analizó los datos, y redactó el manuscrito. </w:t>
      </w:r>
      <w:r w:rsidR="00F74311" w:rsidRPr="008D3F0C">
        <w:rPr>
          <w:rFonts w:asciiTheme="minorHAnsi" w:eastAsia="Calibri" w:hAnsiTheme="minorHAnsi" w:cstheme="minorHAnsi"/>
          <w:sz w:val="22"/>
          <w:szCs w:val="22"/>
          <w:lang w:eastAsia="en-US"/>
        </w:rPr>
        <w:t>Andrea Gerasinchuk</w:t>
      </w:r>
      <w:r w:rsidR="001A22C3" w:rsidRPr="008D3F0C">
        <w:rPr>
          <w:rFonts w:asciiTheme="minorHAnsi" w:eastAsia="Calibri" w:hAnsiTheme="minorHAnsi" w:cstheme="minorHAnsi"/>
          <w:sz w:val="22"/>
          <w:szCs w:val="22"/>
          <w:lang w:eastAsia="en-US"/>
        </w:rPr>
        <w:t xml:space="preserve"> participó en la recolección de datos y en el análisis estadístico</w:t>
      </w:r>
      <w:r w:rsidR="00F74311" w:rsidRPr="008D3F0C">
        <w:rPr>
          <w:rFonts w:asciiTheme="minorHAnsi" w:eastAsia="Calibri" w:hAnsiTheme="minorHAnsi" w:cstheme="minorHAnsi"/>
          <w:sz w:val="22"/>
          <w:szCs w:val="22"/>
          <w:lang w:eastAsia="en-US"/>
        </w:rPr>
        <w:t xml:space="preserve"> y </w:t>
      </w:r>
      <w:r w:rsidR="001A22C3" w:rsidRPr="008D3F0C">
        <w:rPr>
          <w:rFonts w:asciiTheme="minorHAnsi" w:eastAsia="Calibri" w:hAnsiTheme="minorHAnsi" w:cstheme="minorHAnsi"/>
          <w:sz w:val="22"/>
          <w:szCs w:val="22"/>
          <w:lang w:eastAsia="en-US"/>
        </w:rPr>
        <w:t>contribuyó en la revisión crítica del contenido intelectual y en la redacción final del</w:t>
      </w:r>
      <w:r w:rsidR="00F0291A" w:rsidRPr="008D3F0C">
        <w:rPr>
          <w:rFonts w:asciiTheme="minorHAnsi" w:eastAsia="Calibri" w:hAnsiTheme="minorHAnsi" w:cstheme="minorHAnsi"/>
          <w:sz w:val="22"/>
          <w:szCs w:val="22"/>
          <w:lang w:eastAsia="en-US"/>
        </w:rPr>
        <w:t xml:space="preserve"> </w:t>
      </w:r>
      <w:r w:rsidR="001A22C3" w:rsidRPr="008D3F0C">
        <w:rPr>
          <w:rFonts w:asciiTheme="minorHAnsi" w:eastAsia="Calibri" w:hAnsiTheme="minorHAnsi" w:cstheme="minorHAnsi"/>
          <w:sz w:val="22"/>
          <w:szCs w:val="22"/>
          <w:lang w:eastAsia="en-US"/>
        </w:rPr>
        <w:t>artículo. Todos los autores aprobaron la versión final del manuscrito y se comprometen a ser responsables de la integridad y exactitud de los datos presentados."</w:t>
      </w:r>
    </w:p>
    <w:p w14:paraId="486CCD5B" w14:textId="77777777" w:rsidR="005F3717" w:rsidRPr="008D3F0C" w:rsidRDefault="005F3717" w:rsidP="008D3F0C">
      <w:pPr>
        <w:pStyle w:val="NormalWeb"/>
        <w:shd w:val="clear" w:color="auto" w:fill="FFFFFF"/>
        <w:jc w:val="both"/>
        <w:rPr>
          <w:rFonts w:asciiTheme="minorHAnsi" w:eastAsia="Calibri" w:hAnsiTheme="minorHAnsi" w:cstheme="minorHAnsi"/>
          <w:sz w:val="22"/>
          <w:szCs w:val="22"/>
          <w:lang w:eastAsia="en-US"/>
        </w:rPr>
      </w:pPr>
      <w:r w:rsidRPr="008D3F0C">
        <w:rPr>
          <w:rFonts w:asciiTheme="minorHAnsi" w:eastAsiaTheme="minorHAnsi" w:hAnsiTheme="minorHAnsi" w:cstheme="minorHAnsi"/>
          <w:b/>
          <w:bCs/>
          <w:sz w:val="22"/>
          <w:szCs w:val="22"/>
          <w:lang w:eastAsia="en-US"/>
        </w:rPr>
        <w:t>Conflicto de Interés</w:t>
      </w:r>
      <w:r w:rsidRPr="008D3F0C">
        <w:rPr>
          <w:rFonts w:asciiTheme="minorHAnsi" w:eastAsia="Calibri" w:hAnsiTheme="minorHAnsi" w:cstheme="minorHAnsi"/>
          <w:sz w:val="22"/>
          <w:szCs w:val="22"/>
          <w:lang w:eastAsia="en-US"/>
        </w:rPr>
        <w:t xml:space="preserve">: </w:t>
      </w:r>
      <w:r w:rsidR="007832CD" w:rsidRPr="008D3F0C">
        <w:rPr>
          <w:rFonts w:asciiTheme="minorHAnsi" w:eastAsia="Calibri" w:hAnsiTheme="minorHAnsi" w:cstheme="minorHAnsi"/>
          <w:sz w:val="22"/>
          <w:szCs w:val="22"/>
          <w:lang w:eastAsia="en-US"/>
        </w:rPr>
        <w:t xml:space="preserve"> Los autores declaran que no existen conflictos de interés en relación con esta investigación. No se recibió financiamiento de ninguna entidad que pudiera tener intereses en los resultados de este estudio. Además, no existen vínculos personales, profesionales o financieros que puedan influir en el contenido o los resultados presentados en este artículo."</w:t>
      </w:r>
    </w:p>
    <w:p w14:paraId="110F0590" w14:textId="77777777" w:rsidR="005F3717" w:rsidRPr="008D3F0C" w:rsidRDefault="005F3717" w:rsidP="008D3F0C">
      <w:pPr>
        <w:tabs>
          <w:tab w:val="left" w:pos="8080"/>
        </w:tabs>
        <w:spacing w:line="240" w:lineRule="auto"/>
        <w:jc w:val="both"/>
        <w:rPr>
          <w:rFonts w:eastAsia="Calibri" w:cstheme="minorHAnsi"/>
        </w:rPr>
      </w:pPr>
    </w:p>
    <w:p w14:paraId="4234DF9C" w14:textId="25521AEB" w:rsidR="00843374" w:rsidRPr="0077277F" w:rsidRDefault="00843374" w:rsidP="0077277F">
      <w:pPr>
        <w:spacing w:line="240" w:lineRule="auto"/>
        <w:rPr>
          <w:rFonts w:cstheme="minorHAnsi"/>
        </w:rPr>
      </w:pPr>
      <w:r w:rsidRPr="008D3F0C">
        <w:rPr>
          <w:rFonts w:eastAsia="Times New Roman" w:cstheme="minorHAnsi"/>
          <w:b/>
          <w:lang w:eastAsia="es-ES"/>
        </w:rPr>
        <w:t>Bibliografía</w:t>
      </w:r>
    </w:p>
    <w:p w14:paraId="6D27C95E" w14:textId="77777777" w:rsidR="00977396" w:rsidRPr="00977396" w:rsidRDefault="009F34D1" w:rsidP="00977396">
      <w:pPr>
        <w:pStyle w:val="Bibliografa"/>
        <w:rPr>
          <w:rFonts w:ascii="Calibri" w:hAnsi="Calibri"/>
        </w:rPr>
      </w:pPr>
      <w:r w:rsidRPr="008D3F0C">
        <w:rPr>
          <w:rFonts w:eastAsia="Calibri" w:cstheme="minorHAnsi"/>
          <w:b/>
          <w:bCs/>
          <w:color w:val="00B050"/>
        </w:rPr>
        <w:fldChar w:fldCharType="begin"/>
      </w:r>
      <w:r w:rsidR="00977396">
        <w:rPr>
          <w:rFonts w:eastAsia="Calibri" w:cstheme="minorHAnsi"/>
          <w:b/>
          <w:bCs/>
          <w:color w:val="00B050"/>
        </w:rPr>
        <w:instrText xml:space="preserve"> ADDIN ZOTERO_BIBL {"uncited":[],"omitted":[],"custom":[]} CSL_BIBLIOGRAPHY </w:instrText>
      </w:r>
      <w:r w:rsidRPr="008D3F0C">
        <w:rPr>
          <w:rFonts w:eastAsia="Calibri" w:cstheme="minorHAnsi"/>
          <w:b/>
          <w:bCs/>
          <w:color w:val="00B050"/>
        </w:rPr>
        <w:fldChar w:fldCharType="separate"/>
      </w:r>
      <w:r w:rsidR="00977396" w:rsidRPr="00977396">
        <w:rPr>
          <w:rFonts w:ascii="Calibri" w:hAnsi="Calibri"/>
        </w:rPr>
        <w:t>1.</w:t>
      </w:r>
      <w:r w:rsidR="00977396" w:rsidRPr="00977396">
        <w:rPr>
          <w:rFonts w:ascii="Calibri" w:hAnsi="Calibri"/>
        </w:rPr>
        <w:tab/>
        <w:t>Sastre Centeno JM. Elementos Contables Medioambientales y Normas Internacionales. Doss Derechos Emis [Internet]. 2010;226:71-80. Disponible en: http://pdfs.wke.es/9/1/0/4/pd0000059104.pdf</w:t>
      </w:r>
    </w:p>
    <w:p w14:paraId="2A64F9DC" w14:textId="77777777" w:rsidR="00977396" w:rsidRPr="00977396" w:rsidRDefault="00977396" w:rsidP="00977396">
      <w:pPr>
        <w:pStyle w:val="Bibliografa"/>
        <w:rPr>
          <w:rFonts w:ascii="Calibri" w:hAnsi="Calibri"/>
        </w:rPr>
      </w:pPr>
      <w:r w:rsidRPr="00977396">
        <w:rPr>
          <w:rFonts w:ascii="Calibri" w:hAnsi="Calibri"/>
        </w:rPr>
        <w:t>2.</w:t>
      </w:r>
      <w:r w:rsidRPr="00977396">
        <w:rPr>
          <w:rFonts w:ascii="Calibri" w:hAnsi="Calibri"/>
        </w:rPr>
        <w:tab/>
        <w:t>Ley N</w:t>
      </w:r>
      <w:r w:rsidRPr="00977396">
        <w:rPr>
          <w:rFonts w:ascii="Calibri" w:hAnsi="Calibri"/>
          <w:vertAlign w:val="superscript"/>
        </w:rPr>
        <w:t>o</w:t>
      </w:r>
      <w:r w:rsidRPr="00977396">
        <w:rPr>
          <w:rFonts w:ascii="Calibri" w:hAnsi="Calibri"/>
        </w:rPr>
        <w:t xml:space="preserve"> 3001 / VALORACION Y RETRIBUCION DE LOS SERVICIOS AMBIENTALES [Internet]. [citado 6 de diciembre de 2020]. Disponible en: https://www.bacn.gov.py/leyes-paraguayas/2085/ley-n-3001-valoracion-y-retribucion-de-los-servicios-ambientales</w:t>
      </w:r>
    </w:p>
    <w:p w14:paraId="7ED2372C" w14:textId="77777777" w:rsidR="00977396" w:rsidRPr="00977396" w:rsidRDefault="00977396" w:rsidP="00977396">
      <w:pPr>
        <w:pStyle w:val="Bibliografa"/>
        <w:rPr>
          <w:rFonts w:ascii="Calibri" w:hAnsi="Calibri"/>
        </w:rPr>
      </w:pPr>
      <w:r w:rsidRPr="00977396">
        <w:rPr>
          <w:rFonts w:ascii="Calibri" w:hAnsi="Calibri"/>
        </w:rPr>
        <w:t>3.</w:t>
      </w:r>
      <w:r w:rsidRPr="00977396">
        <w:rPr>
          <w:rFonts w:ascii="Calibri" w:hAnsi="Calibri"/>
        </w:rPr>
        <w:tab/>
        <w:t>Ley N</w:t>
      </w:r>
      <w:r w:rsidRPr="00977396">
        <w:rPr>
          <w:rFonts w:ascii="Calibri" w:hAnsi="Calibri"/>
          <w:vertAlign w:val="superscript"/>
        </w:rPr>
        <w:t>o</w:t>
      </w:r>
      <w:r w:rsidRPr="00977396">
        <w:rPr>
          <w:rFonts w:ascii="Calibri" w:hAnsi="Calibri"/>
        </w:rPr>
        <w:t xml:space="preserve"> 294/93 «De Impacto Ambiental» [Internet]. Asunción, Paraguay: Biblioteca y Archivo Central del Congreso Nacional; 1993. Disponible en: https://www.bacn.gov.py/leyes-paraguayas/2374/ley-n-294-evaluacion-de-impacto-ambiental</w:t>
      </w:r>
    </w:p>
    <w:p w14:paraId="619B9369" w14:textId="77777777" w:rsidR="00977396" w:rsidRPr="00977396" w:rsidRDefault="00977396" w:rsidP="00977396">
      <w:pPr>
        <w:pStyle w:val="Bibliografa"/>
        <w:rPr>
          <w:rFonts w:ascii="Calibri" w:hAnsi="Calibri"/>
        </w:rPr>
      </w:pPr>
      <w:r w:rsidRPr="00977396">
        <w:rPr>
          <w:rFonts w:ascii="Calibri" w:hAnsi="Calibri"/>
        </w:rPr>
        <w:t>4.</w:t>
      </w:r>
      <w:r w:rsidRPr="00977396">
        <w:rPr>
          <w:rFonts w:ascii="Calibri" w:hAnsi="Calibri"/>
        </w:rPr>
        <w:tab/>
        <w:t>Ecología Verde. Qué es la GESTIÓN AMBIENTAL y sus SISTEMAS [Internet]. 2019 [citado 27 de noviembre de 2022]. Disponible en: https://www.ecologiaverde.com/que-es-la-gestion-ambiental-2035.html</w:t>
      </w:r>
    </w:p>
    <w:p w14:paraId="287309DF" w14:textId="77777777" w:rsidR="00977396" w:rsidRPr="00977396" w:rsidRDefault="00977396" w:rsidP="00977396">
      <w:pPr>
        <w:pStyle w:val="Bibliografa"/>
        <w:rPr>
          <w:rFonts w:ascii="Calibri" w:hAnsi="Calibri"/>
        </w:rPr>
      </w:pPr>
      <w:r w:rsidRPr="00977396">
        <w:rPr>
          <w:rFonts w:ascii="Calibri" w:hAnsi="Calibri"/>
        </w:rPr>
        <w:t>5.</w:t>
      </w:r>
      <w:r w:rsidRPr="00977396">
        <w:rPr>
          <w:rFonts w:ascii="Calibri" w:hAnsi="Calibri"/>
        </w:rPr>
        <w:tab/>
        <w:t>Millán Vázquez de la Torr MG, Mora Pernía BL. La contabilidad medioambiental y la gestión ambiental en las empresas ubicadas en la Región Suroeste Andina de Venezuela. Oikos [Internet]. 10 de abril de 2015 [citado 5 de diciembre de 2020];15(31):39. Disponible en: http://ojs.ucsh.cl/index.php/Oikos/article/view/1032</w:t>
      </w:r>
    </w:p>
    <w:p w14:paraId="604E8AF9" w14:textId="77777777" w:rsidR="00977396" w:rsidRPr="00977396" w:rsidRDefault="00977396" w:rsidP="00977396">
      <w:pPr>
        <w:pStyle w:val="Bibliografa"/>
        <w:rPr>
          <w:rFonts w:ascii="Calibri" w:hAnsi="Calibri"/>
        </w:rPr>
      </w:pPr>
      <w:r w:rsidRPr="00977396">
        <w:rPr>
          <w:rFonts w:ascii="Calibri" w:hAnsi="Calibri"/>
        </w:rPr>
        <w:t>6.</w:t>
      </w:r>
      <w:r w:rsidRPr="00977396">
        <w:rPr>
          <w:rFonts w:ascii="Calibri" w:hAnsi="Calibri"/>
        </w:rPr>
        <w:tab/>
        <w:t>Anampi Atapaucar C del R, Aguilar Calero EN, Costilla Castillo PC, Bohórquez Flores MC. Gestión ambiental en las organizaciones: análisis desde los costos ambientales. Rev Venez Gerenc [Internet]. 2018 [citado 28 de noviembre de 2021];23(84). Disponible en: https://www.redalyc.org/journal/290/29058776009/html/</w:t>
      </w:r>
    </w:p>
    <w:p w14:paraId="40365FED" w14:textId="77777777" w:rsidR="00977396" w:rsidRPr="00977396" w:rsidRDefault="00977396" w:rsidP="00977396">
      <w:pPr>
        <w:pStyle w:val="Bibliografa"/>
        <w:rPr>
          <w:rFonts w:ascii="Calibri" w:hAnsi="Calibri"/>
        </w:rPr>
      </w:pPr>
      <w:r w:rsidRPr="00977396">
        <w:rPr>
          <w:rFonts w:ascii="Calibri" w:hAnsi="Calibri"/>
        </w:rPr>
        <w:lastRenderedPageBreak/>
        <w:t>7.</w:t>
      </w:r>
      <w:r w:rsidRPr="00977396">
        <w:rPr>
          <w:rFonts w:ascii="Calibri" w:hAnsi="Calibri"/>
        </w:rPr>
        <w:tab/>
        <w:t>Campos MÁV, Jiménez AM, Juárez MYV. Los sistemas de gestión ambiental y su aplicación en la industria agropecuaria de México: una breve revisión del tema. Entreciencias Diálogos En Soc Conoc [Internet]. 2013 [citado 28 de noviembre de 2021];1(2):121-34. Disponible en: https://www.redalyc.org/articulo.oa?id=457645124004</w:t>
      </w:r>
    </w:p>
    <w:p w14:paraId="010AEF67" w14:textId="77777777" w:rsidR="00977396" w:rsidRPr="00977396" w:rsidRDefault="00977396" w:rsidP="00977396">
      <w:pPr>
        <w:pStyle w:val="Bibliografa"/>
        <w:rPr>
          <w:rFonts w:ascii="Calibri" w:hAnsi="Calibri"/>
        </w:rPr>
      </w:pPr>
      <w:r w:rsidRPr="00977396">
        <w:rPr>
          <w:rFonts w:ascii="Calibri" w:hAnsi="Calibri"/>
        </w:rPr>
        <w:t>8.</w:t>
      </w:r>
      <w:r w:rsidRPr="00977396">
        <w:rPr>
          <w:rFonts w:ascii="Calibri" w:hAnsi="Calibri"/>
        </w:rPr>
        <w:tab/>
        <w:t>Díaz-Domínguez D, Silva-López CA. Procedimiento para información financiera medioambiental en la Empresa Pesquera Industrial de Cienfuegos. Cienc Holguín [Internet]. 2021 [citado 26 de junio de 2022];27(3):66-77. Disponible en: https://www.redalyc.org/journal/1815/181568184006/html/</w:t>
      </w:r>
    </w:p>
    <w:p w14:paraId="1B8EEFE7" w14:textId="77777777" w:rsidR="00977396" w:rsidRPr="00977396" w:rsidRDefault="00977396" w:rsidP="00977396">
      <w:pPr>
        <w:pStyle w:val="Bibliografa"/>
        <w:rPr>
          <w:rFonts w:ascii="Calibri" w:hAnsi="Calibri"/>
        </w:rPr>
      </w:pPr>
      <w:r w:rsidRPr="00977396">
        <w:rPr>
          <w:rFonts w:ascii="Calibri" w:hAnsi="Calibri"/>
        </w:rPr>
        <w:t>9.</w:t>
      </w:r>
      <w:r w:rsidRPr="00977396">
        <w:rPr>
          <w:rFonts w:ascii="Calibri" w:hAnsi="Calibri"/>
        </w:rPr>
        <w:tab/>
        <w:t xml:space="preserve">Fundació Fórum Ambiental. Contabilidad Ambiental: Medida, Evaluación y Comunicación de la Actuación Ambiental de la Empresa. Agencia Europea del Medio Ambiente; 1999. </w:t>
      </w:r>
    </w:p>
    <w:p w14:paraId="55962E36" w14:textId="77777777" w:rsidR="00977396" w:rsidRPr="00977396" w:rsidRDefault="00977396" w:rsidP="00977396">
      <w:pPr>
        <w:pStyle w:val="Bibliografa"/>
        <w:rPr>
          <w:rFonts w:ascii="Calibri" w:hAnsi="Calibri"/>
        </w:rPr>
      </w:pPr>
      <w:r w:rsidRPr="00977396">
        <w:rPr>
          <w:rFonts w:ascii="Calibri" w:hAnsi="Calibri"/>
        </w:rPr>
        <w:t>10.</w:t>
      </w:r>
      <w:r w:rsidRPr="00977396">
        <w:rPr>
          <w:rFonts w:ascii="Calibri" w:hAnsi="Calibri"/>
        </w:rPr>
        <w:tab/>
        <w:t>Perevochtchikova M. La evaluación del impacto ambiental y la importancia de los indicadores ambientales. Gest Política Pública [Internet]. enero de 2013 [citado 2 de octubre de 2022];22(2):283-312. Disponible en: http://www.scielo.org.mx/scielo.php?script=sci_abstract&amp;pid=S1405-10792013000200001&amp;lng=es&amp;nrm=iso&amp;tlng=es</w:t>
      </w:r>
    </w:p>
    <w:p w14:paraId="7D77A2EB" w14:textId="77777777" w:rsidR="00977396" w:rsidRPr="00977396" w:rsidRDefault="00977396" w:rsidP="00977396">
      <w:pPr>
        <w:pStyle w:val="Bibliografa"/>
        <w:rPr>
          <w:rFonts w:ascii="Calibri" w:hAnsi="Calibri"/>
        </w:rPr>
      </w:pPr>
      <w:r w:rsidRPr="00977396">
        <w:rPr>
          <w:rFonts w:ascii="Calibri" w:hAnsi="Calibri"/>
        </w:rPr>
        <w:t>11.</w:t>
      </w:r>
      <w:r w:rsidRPr="00977396">
        <w:rPr>
          <w:rFonts w:ascii="Calibri" w:hAnsi="Calibri"/>
        </w:rPr>
        <w:tab/>
        <w:t xml:space="preserve">Quiroga Martínez R. Indicadores de sostenibilidad ambiental y de desarrollo sostenible: estado del arte y perspectivas. Santiago de Chile: Naciones Unidas, CEPAL, Div. de Medio Ambiente y Asentamientos Humanos; 2001. 118 p. (Serie manuales / Naciones Unidas, Comision Económica para América Latina y el Caribe). </w:t>
      </w:r>
    </w:p>
    <w:p w14:paraId="71B21D09" w14:textId="77777777" w:rsidR="00977396" w:rsidRPr="00977396" w:rsidRDefault="00977396" w:rsidP="00977396">
      <w:pPr>
        <w:pStyle w:val="Bibliografa"/>
        <w:rPr>
          <w:rFonts w:ascii="Calibri" w:hAnsi="Calibri"/>
        </w:rPr>
      </w:pPr>
      <w:r w:rsidRPr="00977396">
        <w:rPr>
          <w:rFonts w:ascii="Calibri" w:hAnsi="Calibri"/>
        </w:rPr>
        <w:t>12.</w:t>
      </w:r>
      <w:r w:rsidRPr="00977396">
        <w:rPr>
          <w:rFonts w:ascii="Calibri" w:hAnsi="Calibri"/>
        </w:rPr>
        <w:tab/>
        <w:t>Resolución 84/2018 Por el cuál  los Indicadores Medioambientales. [Internet]. Archivo Central del Congreso Nacional; 2018. Disponible en: https://www.bacn.gov.py/leyes-paraguayas/2370/ley-n-422-forestal</w:t>
      </w:r>
    </w:p>
    <w:p w14:paraId="5910D249" w14:textId="77777777" w:rsidR="00977396" w:rsidRPr="00977396" w:rsidRDefault="00977396" w:rsidP="00977396">
      <w:pPr>
        <w:pStyle w:val="Bibliografa"/>
        <w:rPr>
          <w:rFonts w:ascii="Calibri" w:hAnsi="Calibri"/>
        </w:rPr>
      </w:pPr>
      <w:r w:rsidRPr="00977396">
        <w:rPr>
          <w:rFonts w:ascii="Calibri" w:hAnsi="Calibri"/>
        </w:rPr>
        <w:t>13.</w:t>
      </w:r>
      <w:r w:rsidRPr="00977396">
        <w:rPr>
          <w:rFonts w:ascii="Calibri" w:hAnsi="Calibri"/>
        </w:rPr>
        <w:tab/>
        <w:t>Llull Gilet A. Contabilidad medioambiental y desarrollo sostenible en el sector turístico. 10 de julio de 2017 [citado 20 de octubre de 2022]; Disponible en: http://dspace.uib.es/xmlui/handle/11201/2636</w:t>
      </w:r>
    </w:p>
    <w:p w14:paraId="756029A3" w14:textId="77777777" w:rsidR="00977396" w:rsidRPr="00977396" w:rsidRDefault="00977396" w:rsidP="00977396">
      <w:pPr>
        <w:pStyle w:val="Bibliografa"/>
        <w:rPr>
          <w:rFonts w:ascii="Calibri" w:hAnsi="Calibri"/>
        </w:rPr>
      </w:pPr>
      <w:r w:rsidRPr="00977396">
        <w:rPr>
          <w:rFonts w:ascii="Calibri" w:hAnsi="Calibri"/>
        </w:rPr>
        <w:lastRenderedPageBreak/>
        <w:t>14.</w:t>
      </w:r>
      <w:r w:rsidRPr="00977396">
        <w:rPr>
          <w:rFonts w:ascii="Calibri" w:hAnsi="Calibri"/>
        </w:rPr>
        <w:tab/>
        <w:t>Naredo JM. Raíces Económicas del Deterioro Ecológico y Social: Más Allá de los Dogmas [Internet]. 2006. Disponible en: https://dialnet.unirioja.es/servlet/libro?codigo=279437</w:t>
      </w:r>
    </w:p>
    <w:p w14:paraId="052A3A5E" w14:textId="77777777" w:rsidR="00977396" w:rsidRPr="00977396" w:rsidRDefault="00977396" w:rsidP="00977396">
      <w:pPr>
        <w:pStyle w:val="Bibliografa"/>
        <w:rPr>
          <w:rFonts w:ascii="Calibri" w:hAnsi="Calibri"/>
        </w:rPr>
      </w:pPr>
      <w:r w:rsidRPr="00977396">
        <w:rPr>
          <w:rFonts w:ascii="Calibri" w:hAnsi="Calibri"/>
        </w:rPr>
        <w:t>15.</w:t>
      </w:r>
      <w:r w:rsidRPr="00977396">
        <w:rPr>
          <w:rFonts w:ascii="Calibri" w:hAnsi="Calibri"/>
        </w:rPr>
        <w:tab/>
        <w:t xml:space="preserve">Lecca ER, Huatuco RM. Valoración ecónomica ambiental: el problema del costo social. :12. </w:t>
      </w:r>
    </w:p>
    <w:p w14:paraId="683797B0" w14:textId="400DEE35" w:rsidR="00EA074F" w:rsidRPr="008D3F0C" w:rsidRDefault="009F34D1" w:rsidP="008D3F0C">
      <w:pPr>
        <w:spacing w:line="240" w:lineRule="auto"/>
        <w:jc w:val="both"/>
        <w:rPr>
          <w:rFonts w:eastAsia="Calibri" w:cstheme="minorHAnsi"/>
          <w:b/>
          <w:bCs/>
          <w:color w:val="00B050"/>
        </w:rPr>
      </w:pPr>
      <w:r w:rsidRPr="008D3F0C">
        <w:rPr>
          <w:rFonts w:eastAsia="Calibri" w:cstheme="minorHAnsi"/>
          <w:b/>
          <w:bCs/>
          <w:color w:val="00B050"/>
        </w:rPr>
        <w:fldChar w:fldCharType="end"/>
      </w:r>
    </w:p>
    <w:p w14:paraId="37C322CA" w14:textId="77777777" w:rsidR="00553DFE" w:rsidRPr="008D3F0C" w:rsidRDefault="00553DFE" w:rsidP="008D3F0C">
      <w:pPr>
        <w:spacing w:line="240" w:lineRule="auto"/>
        <w:jc w:val="both"/>
        <w:rPr>
          <w:rFonts w:cstheme="minorHAnsi"/>
        </w:rPr>
      </w:pPr>
    </w:p>
    <w:sectPr w:rsidR="00553DFE" w:rsidRPr="008D3F0C" w:rsidSect="00CF348A">
      <w:headerReference w:type="default" r:id="rId9"/>
      <w:footerReference w:type="default" r:id="rId10"/>
      <w:pgSz w:w="8789" w:h="12758" w:code="9"/>
      <w:pgMar w:top="1418" w:right="709" w:bottom="1985" w:left="851" w:header="720" w:footer="137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27002F" w14:textId="77777777" w:rsidR="003B69AC" w:rsidRDefault="003B69AC">
      <w:pPr>
        <w:spacing w:after="0" w:line="240" w:lineRule="auto"/>
      </w:pPr>
      <w:r>
        <w:separator/>
      </w:r>
    </w:p>
  </w:endnote>
  <w:endnote w:type="continuationSeparator" w:id="0">
    <w:p w14:paraId="2323563D" w14:textId="77777777" w:rsidR="003B69AC" w:rsidRDefault="003B69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5AAA60" w14:textId="77777777" w:rsidR="00553DFE" w:rsidRPr="001356F4" w:rsidRDefault="00553DFE" w:rsidP="00FB73A9">
    <w:pPr>
      <w:pStyle w:val="Piedepgina"/>
      <w:jc w:val="right"/>
      <w:rPr>
        <w:sz w:val="21"/>
        <w:szCs w:val="21"/>
      </w:rPr>
    </w:pPr>
  </w:p>
  <w:p w14:paraId="0646FBB9" w14:textId="77777777" w:rsidR="00553DFE" w:rsidRPr="001356F4" w:rsidRDefault="00553DFE">
    <w:pPr>
      <w:pStyle w:val="Piedepgina"/>
      <w:rPr>
        <w:sz w:val="21"/>
        <w:szCs w:val="2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00AB92" w14:textId="77777777" w:rsidR="003B69AC" w:rsidRDefault="003B69AC">
      <w:pPr>
        <w:spacing w:after="0" w:line="240" w:lineRule="auto"/>
      </w:pPr>
      <w:r>
        <w:separator/>
      </w:r>
    </w:p>
  </w:footnote>
  <w:footnote w:type="continuationSeparator" w:id="0">
    <w:p w14:paraId="4A9E2768" w14:textId="77777777" w:rsidR="003B69AC" w:rsidRDefault="003B69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4E7D9D" w14:textId="77777777" w:rsidR="00553DFE" w:rsidRPr="001356F4" w:rsidRDefault="00553DFE" w:rsidP="005C1385">
    <w:pPr>
      <w:spacing w:line="240" w:lineRule="auto"/>
      <w:jc w:val="center"/>
      <w:rPr>
        <w:rFonts w:ascii="Arial Black" w:hAnsi="Arial Black" w:cs="Arial"/>
        <w:sz w:val="15"/>
        <w:szCs w:val="15"/>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972AA7"/>
    <w:multiLevelType w:val="hybridMultilevel"/>
    <w:tmpl w:val="F4B6AA8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E10665"/>
    <w:multiLevelType w:val="hybridMultilevel"/>
    <w:tmpl w:val="FE12BB2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3A6789F"/>
    <w:multiLevelType w:val="hybridMultilevel"/>
    <w:tmpl w:val="7D7204F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B244EBB"/>
    <w:multiLevelType w:val="hybridMultilevel"/>
    <w:tmpl w:val="2E4EB83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19E2A65"/>
    <w:multiLevelType w:val="hybridMultilevel"/>
    <w:tmpl w:val="FFDC364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44D08FE"/>
    <w:multiLevelType w:val="hybridMultilevel"/>
    <w:tmpl w:val="74DEEBE6"/>
    <w:lvl w:ilvl="0" w:tplc="3C0A0001">
      <w:start w:val="1"/>
      <w:numFmt w:val="bullet"/>
      <w:lvlText w:val=""/>
      <w:lvlJc w:val="left"/>
      <w:pPr>
        <w:ind w:left="1429" w:hanging="360"/>
      </w:pPr>
      <w:rPr>
        <w:rFonts w:ascii="Symbol" w:hAnsi="Symbol" w:hint="default"/>
      </w:rPr>
    </w:lvl>
    <w:lvl w:ilvl="1" w:tplc="3C0A0003" w:tentative="1">
      <w:start w:val="1"/>
      <w:numFmt w:val="bullet"/>
      <w:lvlText w:val="o"/>
      <w:lvlJc w:val="left"/>
      <w:pPr>
        <w:ind w:left="2149" w:hanging="360"/>
      </w:pPr>
      <w:rPr>
        <w:rFonts w:ascii="Courier New" w:hAnsi="Courier New" w:cs="Courier New" w:hint="default"/>
      </w:rPr>
    </w:lvl>
    <w:lvl w:ilvl="2" w:tplc="3C0A0005" w:tentative="1">
      <w:start w:val="1"/>
      <w:numFmt w:val="bullet"/>
      <w:lvlText w:val=""/>
      <w:lvlJc w:val="left"/>
      <w:pPr>
        <w:ind w:left="2869" w:hanging="360"/>
      </w:pPr>
      <w:rPr>
        <w:rFonts w:ascii="Wingdings" w:hAnsi="Wingdings" w:hint="default"/>
      </w:rPr>
    </w:lvl>
    <w:lvl w:ilvl="3" w:tplc="3C0A0001" w:tentative="1">
      <w:start w:val="1"/>
      <w:numFmt w:val="bullet"/>
      <w:lvlText w:val=""/>
      <w:lvlJc w:val="left"/>
      <w:pPr>
        <w:ind w:left="3589" w:hanging="360"/>
      </w:pPr>
      <w:rPr>
        <w:rFonts w:ascii="Symbol" w:hAnsi="Symbol" w:hint="default"/>
      </w:rPr>
    </w:lvl>
    <w:lvl w:ilvl="4" w:tplc="3C0A0003" w:tentative="1">
      <w:start w:val="1"/>
      <w:numFmt w:val="bullet"/>
      <w:lvlText w:val="o"/>
      <w:lvlJc w:val="left"/>
      <w:pPr>
        <w:ind w:left="4309" w:hanging="360"/>
      </w:pPr>
      <w:rPr>
        <w:rFonts w:ascii="Courier New" w:hAnsi="Courier New" w:cs="Courier New" w:hint="default"/>
      </w:rPr>
    </w:lvl>
    <w:lvl w:ilvl="5" w:tplc="3C0A0005" w:tentative="1">
      <w:start w:val="1"/>
      <w:numFmt w:val="bullet"/>
      <w:lvlText w:val=""/>
      <w:lvlJc w:val="left"/>
      <w:pPr>
        <w:ind w:left="5029" w:hanging="360"/>
      </w:pPr>
      <w:rPr>
        <w:rFonts w:ascii="Wingdings" w:hAnsi="Wingdings" w:hint="default"/>
      </w:rPr>
    </w:lvl>
    <w:lvl w:ilvl="6" w:tplc="3C0A0001" w:tentative="1">
      <w:start w:val="1"/>
      <w:numFmt w:val="bullet"/>
      <w:lvlText w:val=""/>
      <w:lvlJc w:val="left"/>
      <w:pPr>
        <w:ind w:left="5749" w:hanging="360"/>
      </w:pPr>
      <w:rPr>
        <w:rFonts w:ascii="Symbol" w:hAnsi="Symbol" w:hint="default"/>
      </w:rPr>
    </w:lvl>
    <w:lvl w:ilvl="7" w:tplc="3C0A0003" w:tentative="1">
      <w:start w:val="1"/>
      <w:numFmt w:val="bullet"/>
      <w:lvlText w:val="o"/>
      <w:lvlJc w:val="left"/>
      <w:pPr>
        <w:ind w:left="6469" w:hanging="360"/>
      </w:pPr>
      <w:rPr>
        <w:rFonts w:ascii="Courier New" w:hAnsi="Courier New" w:cs="Courier New" w:hint="default"/>
      </w:rPr>
    </w:lvl>
    <w:lvl w:ilvl="8" w:tplc="3C0A0005" w:tentative="1">
      <w:start w:val="1"/>
      <w:numFmt w:val="bullet"/>
      <w:lvlText w:val=""/>
      <w:lvlJc w:val="left"/>
      <w:pPr>
        <w:ind w:left="7189" w:hanging="360"/>
      </w:pPr>
      <w:rPr>
        <w:rFonts w:ascii="Wingdings" w:hAnsi="Wingdings" w:hint="default"/>
      </w:rPr>
    </w:lvl>
  </w:abstractNum>
  <w:abstractNum w:abstractNumId="6" w15:restartNumberingAfterBreak="0">
    <w:nsid w:val="4BAC4A45"/>
    <w:multiLevelType w:val="hybridMultilevel"/>
    <w:tmpl w:val="EA64C1A0"/>
    <w:lvl w:ilvl="0" w:tplc="D57EC48C">
      <w:start w:val="8"/>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4E671A95"/>
    <w:multiLevelType w:val="hybridMultilevel"/>
    <w:tmpl w:val="103E7EEC"/>
    <w:lvl w:ilvl="0" w:tplc="3C0A000D">
      <w:start w:val="1"/>
      <w:numFmt w:val="bullet"/>
      <w:lvlText w:val=""/>
      <w:lvlJc w:val="left"/>
      <w:pPr>
        <w:ind w:left="720" w:hanging="360"/>
      </w:pPr>
      <w:rPr>
        <w:rFonts w:ascii="Wingdings" w:hAnsi="Wingdings" w:hint="default"/>
      </w:rPr>
    </w:lvl>
    <w:lvl w:ilvl="1" w:tplc="3C0A0003" w:tentative="1">
      <w:start w:val="1"/>
      <w:numFmt w:val="bullet"/>
      <w:lvlText w:val="o"/>
      <w:lvlJc w:val="left"/>
      <w:pPr>
        <w:ind w:left="1440" w:hanging="360"/>
      </w:pPr>
      <w:rPr>
        <w:rFonts w:ascii="Courier New" w:hAnsi="Courier New" w:cs="Courier New" w:hint="default"/>
      </w:rPr>
    </w:lvl>
    <w:lvl w:ilvl="2" w:tplc="3C0A0005" w:tentative="1">
      <w:start w:val="1"/>
      <w:numFmt w:val="bullet"/>
      <w:lvlText w:val=""/>
      <w:lvlJc w:val="left"/>
      <w:pPr>
        <w:ind w:left="2160" w:hanging="360"/>
      </w:pPr>
      <w:rPr>
        <w:rFonts w:ascii="Wingdings" w:hAnsi="Wingdings" w:hint="default"/>
      </w:rPr>
    </w:lvl>
    <w:lvl w:ilvl="3" w:tplc="3C0A0001" w:tentative="1">
      <w:start w:val="1"/>
      <w:numFmt w:val="bullet"/>
      <w:lvlText w:val=""/>
      <w:lvlJc w:val="left"/>
      <w:pPr>
        <w:ind w:left="2880" w:hanging="360"/>
      </w:pPr>
      <w:rPr>
        <w:rFonts w:ascii="Symbol" w:hAnsi="Symbol" w:hint="default"/>
      </w:rPr>
    </w:lvl>
    <w:lvl w:ilvl="4" w:tplc="3C0A0003" w:tentative="1">
      <w:start w:val="1"/>
      <w:numFmt w:val="bullet"/>
      <w:lvlText w:val="o"/>
      <w:lvlJc w:val="left"/>
      <w:pPr>
        <w:ind w:left="3600" w:hanging="360"/>
      </w:pPr>
      <w:rPr>
        <w:rFonts w:ascii="Courier New" w:hAnsi="Courier New" w:cs="Courier New" w:hint="default"/>
      </w:rPr>
    </w:lvl>
    <w:lvl w:ilvl="5" w:tplc="3C0A0005" w:tentative="1">
      <w:start w:val="1"/>
      <w:numFmt w:val="bullet"/>
      <w:lvlText w:val=""/>
      <w:lvlJc w:val="left"/>
      <w:pPr>
        <w:ind w:left="4320" w:hanging="360"/>
      </w:pPr>
      <w:rPr>
        <w:rFonts w:ascii="Wingdings" w:hAnsi="Wingdings" w:hint="default"/>
      </w:rPr>
    </w:lvl>
    <w:lvl w:ilvl="6" w:tplc="3C0A0001" w:tentative="1">
      <w:start w:val="1"/>
      <w:numFmt w:val="bullet"/>
      <w:lvlText w:val=""/>
      <w:lvlJc w:val="left"/>
      <w:pPr>
        <w:ind w:left="5040" w:hanging="360"/>
      </w:pPr>
      <w:rPr>
        <w:rFonts w:ascii="Symbol" w:hAnsi="Symbol" w:hint="default"/>
      </w:rPr>
    </w:lvl>
    <w:lvl w:ilvl="7" w:tplc="3C0A0003" w:tentative="1">
      <w:start w:val="1"/>
      <w:numFmt w:val="bullet"/>
      <w:lvlText w:val="o"/>
      <w:lvlJc w:val="left"/>
      <w:pPr>
        <w:ind w:left="5760" w:hanging="360"/>
      </w:pPr>
      <w:rPr>
        <w:rFonts w:ascii="Courier New" w:hAnsi="Courier New" w:cs="Courier New" w:hint="default"/>
      </w:rPr>
    </w:lvl>
    <w:lvl w:ilvl="8" w:tplc="3C0A0005" w:tentative="1">
      <w:start w:val="1"/>
      <w:numFmt w:val="bullet"/>
      <w:lvlText w:val=""/>
      <w:lvlJc w:val="left"/>
      <w:pPr>
        <w:ind w:left="6480" w:hanging="360"/>
      </w:pPr>
      <w:rPr>
        <w:rFonts w:ascii="Wingdings" w:hAnsi="Wingdings" w:hint="default"/>
      </w:rPr>
    </w:lvl>
  </w:abstractNum>
  <w:abstractNum w:abstractNumId="8" w15:restartNumberingAfterBreak="0">
    <w:nsid w:val="533C73E9"/>
    <w:multiLevelType w:val="multilevel"/>
    <w:tmpl w:val="08DA1068"/>
    <w:lvl w:ilvl="0">
      <w:start w:val="2"/>
      <w:numFmt w:val="decimal"/>
      <w:lvlText w:val="%1."/>
      <w:lvlJc w:val="left"/>
      <w:pPr>
        <w:ind w:left="390" w:hanging="390"/>
      </w:pPr>
      <w:rPr>
        <w:rFonts w:hint="default"/>
        <w:u w:val="single"/>
      </w:rPr>
    </w:lvl>
    <w:lvl w:ilvl="1">
      <w:start w:val="1"/>
      <w:numFmt w:val="decimal"/>
      <w:lvlText w:val="%1.%2."/>
      <w:lvlJc w:val="left"/>
      <w:pPr>
        <w:ind w:left="720" w:hanging="720"/>
      </w:pPr>
      <w:rPr>
        <w:rFonts w:hint="default"/>
        <w:b/>
        <w:u w:val="none"/>
      </w:rPr>
    </w:lvl>
    <w:lvl w:ilvl="2">
      <w:start w:val="1"/>
      <w:numFmt w:val="decimal"/>
      <w:lvlText w:val="%1.%2.%3."/>
      <w:lvlJc w:val="left"/>
      <w:pPr>
        <w:ind w:left="720" w:hanging="720"/>
      </w:pPr>
      <w:rPr>
        <w:rFonts w:hint="default"/>
        <w:b/>
        <w:u w:val="none"/>
      </w:rPr>
    </w:lvl>
    <w:lvl w:ilvl="3">
      <w:start w:val="1"/>
      <w:numFmt w:val="decimal"/>
      <w:lvlText w:val="%1.%2.%3.%4."/>
      <w:lvlJc w:val="left"/>
      <w:pPr>
        <w:ind w:left="1080" w:hanging="1080"/>
      </w:pPr>
      <w:rPr>
        <w:rFonts w:hint="default"/>
        <w:u w:val="none"/>
      </w:rPr>
    </w:lvl>
    <w:lvl w:ilvl="4">
      <w:start w:val="1"/>
      <w:numFmt w:val="decimal"/>
      <w:lvlText w:val="%1.%2.%3.%4.%5."/>
      <w:lvlJc w:val="left"/>
      <w:pPr>
        <w:ind w:left="1080" w:hanging="1080"/>
      </w:pPr>
      <w:rPr>
        <w:rFonts w:hint="default"/>
        <w:u w:val="single"/>
      </w:rPr>
    </w:lvl>
    <w:lvl w:ilvl="5">
      <w:start w:val="1"/>
      <w:numFmt w:val="decimal"/>
      <w:lvlText w:val="%1.%2.%3.%4.%5.%6."/>
      <w:lvlJc w:val="left"/>
      <w:pPr>
        <w:ind w:left="1440" w:hanging="144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800" w:hanging="1800"/>
      </w:pPr>
      <w:rPr>
        <w:rFonts w:hint="default"/>
        <w:u w:val="single"/>
      </w:rPr>
    </w:lvl>
    <w:lvl w:ilvl="8">
      <w:start w:val="1"/>
      <w:numFmt w:val="decimal"/>
      <w:lvlText w:val="%1.%2.%3.%4.%5.%6.%7.%8.%9."/>
      <w:lvlJc w:val="left"/>
      <w:pPr>
        <w:ind w:left="2160" w:hanging="2160"/>
      </w:pPr>
      <w:rPr>
        <w:rFonts w:hint="default"/>
        <w:u w:val="single"/>
      </w:rPr>
    </w:lvl>
  </w:abstractNum>
  <w:abstractNum w:abstractNumId="9" w15:restartNumberingAfterBreak="0">
    <w:nsid w:val="59682FD7"/>
    <w:multiLevelType w:val="hybridMultilevel"/>
    <w:tmpl w:val="BE460250"/>
    <w:lvl w:ilvl="0" w:tplc="0C0A000D">
      <w:start w:val="1"/>
      <w:numFmt w:val="bullet"/>
      <w:lvlText w:val=""/>
      <w:lvlJc w:val="left"/>
      <w:pPr>
        <w:ind w:left="2745" w:hanging="360"/>
      </w:pPr>
      <w:rPr>
        <w:rFonts w:ascii="Wingdings" w:hAnsi="Wingdings" w:hint="default"/>
      </w:rPr>
    </w:lvl>
    <w:lvl w:ilvl="1" w:tplc="0C0A0003" w:tentative="1">
      <w:start w:val="1"/>
      <w:numFmt w:val="bullet"/>
      <w:lvlText w:val="o"/>
      <w:lvlJc w:val="left"/>
      <w:pPr>
        <w:ind w:left="3465" w:hanging="360"/>
      </w:pPr>
      <w:rPr>
        <w:rFonts w:ascii="Courier New" w:hAnsi="Courier New" w:cs="Courier New" w:hint="default"/>
      </w:rPr>
    </w:lvl>
    <w:lvl w:ilvl="2" w:tplc="0C0A0005" w:tentative="1">
      <w:start w:val="1"/>
      <w:numFmt w:val="bullet"/>
      <w:lvlText w:val=""/>
      <w:lvlJc w:val="left"/>
      <w:pPr>
        <w:ind w:left="4185" w:hanging="360"/>
      </w:pPr>
      <w:rPr>
        <w:rFonts w:ascii="Wingdings" w:hAnsi="Wingdings" w:hint="default"/>
      </w:rPr>
    </w:lvl>
    <w:lvl w:ilvl="3" w:tplc="0C0A0001" w:tentative="1">
      <w:start w:val="1"/>
      <w:numFmt w:val="bullet"/>
      <w:lvlText w:val=""/>
      <w:lvlJc w:val="left"/>
      <w:pPr>
        <w:ind w:left="4905" w:hanging="360"/>
      </w:pPr>
      <w:rPr>
        <w:rFonts w:ascii="Symbol" w:hAnsi="Symbol" w:hint="default"/>
      </w:rPr>
    </w:lvl>
    <w:lvl w:ilvl="4" w:tplc="0C0A0003" w:tentative="1">
      <w:start w:val="1"/>
      <w:numFmt w:val="bullet"/>
      <w:lvlText w:val="o"/>
      <w:lvlJc w:val="left"/>
      <w:pPr>
        <w:ind w:left="5625" w:hanging="360"/>
      </w:pPr>
      <w:rPr>
        <w:rFonts w:ascii="Courier New" w:hAnsi="Courier New" w:cs="Courier New" w:hint="default"/>
      </w:rPr>
    </w:lvl>
    <w:lvl w:ilvl="5" w:tplc="0C0A0005" w:tentative="1">
      <w:start w:val="1"/>
      <w:numFmt w:val="bullet"/>
      <w:lvlText w:val=""/>
      <w:lvlJc w:val="left"/>
      <w:pPr>
        <w:ind w:left="6345" w:hanging="360"/>
      </w:pPr>
      <w:rPr>
        <w:rFonts w:ascii="Wingdings" w:hAnsi="Wingdings" w:hint="default"/>
      </w:rPr>
    </w:lvl>
    <w:lvl w:ilvl="6" w:tplc="0C0A0001" w:tentative="1">
      <w:start w:val="1"/>
      <w:numFmt w:val="bullet"/>
      <w:lvlText w:val=""/>
      <w:lvlJc w:val="left"/>
      <w:pPr>
        <w:ind w:left="7065" w:hanging="360"/>
      </w:pPr>
      <w:rPr>
        <w:rFonts w:ascii="Symbol" w:hAnsi="Symbol" w:hint="default"/>
      </w:rPr>
    </w:lvl>
    <w:lvl w:ilvl="7" w:tplc="0C0A0003" w:tentative="1">
      <w:start w:val="1"/>
      <w:numFmt w:val="bullet"/>
      <w:lvlText w:val="o"/>
      <w:lvlJc w:val="left"/>
      <w:pPr>
        <w:ind w:left="7785" w:hanging="360"/>
      </w:pPr>
      <w:rPr>
        <w:rFonts w:ascii="Courier New" w:hAnsi="Courier New" w:cs="Courier New" w:hint="default"/>
      </w:rPr>
    </w:lvl>
    <w:lvl w:ilvl="8" w:tplc="0C0A0005" w:tentative="1">
      <w:start w:val="1"/>
      <w:numFmt w:val="bullet"/>
      <w:lvlText w:val=""/>
      <w:lvlJc w:val="left"/>
      <w:pPr>
        <w:ind w:left="8505" w:hanging="360"/>
      </w:pPr>
      <w:rPr>
        <w:rFonts w:ascii="Wingdings" w:hAnsi="Wingdings" w:hint="default"/>
      </w:rPr>
    </w:lvl>
  </w:abstractNum>
  <w:num w:numId="1" w16cid:durableId="456799823">
    <w:abstractNumId w:val="8"/>
  </w:num>
  <w:num w:numId="2" w16cid:durableId="621616669">
    <w:abstractNumId w:val="2"/>
  </w:num>
  <w:num w:numId="3" w16cid:durableId="662588951">
    <w:abstractNumId w:val="1"/>
  </w:num>
  <w:num w:numId="4" w16cid:durableId="288634050">
    <w:abstractNumId w:val="0"/>
  </w:num>
  <w:num w:numId="5" w16cid:durableId="236746500">
    <w:abstractNumId w:val="4"/>
  </w:num>
  <w:num w:numId="6" w16cid:durableId="198279039">
    <w:abstractNumId w:val="6"/>
  </w:num>
  <w:num w:numId="7" w16cid:durableId="500851066">
    <w:abstractNumId w:val="3"/>
  </w:num>
  <w:num w:numId="8" w16cid:durableId="1365717924">
    <w:abstractNumId w:val="9"/>
  </w:num>
  <w:num w:numId="9" w16cid:durableId="657461009">
    <w:abstractNumId w:val="7"/>
  </w:num>
  <w:num w:numId="10" w16cid:durableId="5558969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7AD6"/>
    <w:rsid w:val="000035AE"/>
    <w:rsid w:val="000513DC"/>
    <w:rsid w:val="00053D19"/>
    <w:rsid w:val="00056089"/>
    <w:rsid w:val="000706EA"/>
    <w:rsid w:val="000771CB"/>
    <w:rsid w:val="00077FCE"/>
    <w:rsid w:val="00084A24"/>
    <w:rsid w:val="000961A9"/>
    <w:rsid w:val="000D4F4E"/>
    <w:rsid w:val="000E0667"/>
    <w:rsid w:val="00104AE8"/>
    <w:rsid w:val="00110E42"/>
    <w:rsid w:val="00134B29"/>
    <w:rsid w:val="001403F8"/>
    <w:rsid w:val="001564C3"/>
    <w:rsid w:val="001912DD"/>
    <w:rsid w:val="001A22C3"/>
    <w:rsid w:val="001A5598"/>
    <w:rsid w:val="001B73EA"/>
    <w:rsid w:val="001C0856"/>
    <w:rsid w:val="001E67B5"/>
    <w:rsid w:val="002007E0"/>
    <w:rsid w:val="00203792"/>
    <w:rsid w:val="002130F0"/>
    <w:rsid w:val="002358CA"/>
    <w:rsid w:val="0024672A"/>
    <w:rsid w:val="00255843"/>
    <w:rsid w:val="0027323C"/>
    <w:rsid w:val="00284A82"/>
    <w:rsid w:val="00297755"/>
    <w:rsid w:val="002A6466"/>
    <w:rsid w:val="002B0B3A"/>
    <w:rsid w:val="002B34FB"/>
    <w:rsid w:val="002B63B8"/>
    <w:rsid w:val="002D4CD9"/>
    <w:rsid w:val="0032151E"/>
    <w:rsid w:val="00331CC9"/>
    <w:rsid w:val="00370ADC"/>
    <w:rsid w:val="003B69AC"/>
    <w:rsid w:val="003C2815"/>
    <w:rsid w:val="003D5492"/>
    <w:rsid w:val="0041226C"/>
    <w:rsid w:val="00412A1F"/>
    <w:rsid w:val="00434C7B"/>
    <w:rsid w:val="00443C2E"/>
    <w:rsid w:val="004758BE"/>
    <w:rsid w:val="00482D5E"/>
    <w:rsid w:val="004A2817"/>
    <w:rsid w:val="004E53A1"/>
    <w:rsid w:val="004F288C"/>
    <w:rsid w:val="004F7266"/>
    <w:rsid w:val="004F747A"/>
    <w:rsid w:val="005002A2"/>
    <w:rsid w:val="00530850"/>
    <w:rsid w:val="005519DA"/>
    <w:rsid w:val="00553DFE"/>
    <w:rsid w:val="005579F5"/>
    <w:rsid w:val="00557EE4"/>
    <w:rsid w:val="005C2CF8"/>
    <w:rsid w:val="005F3717"/>
    <w:rsid w:val="00627BE7"/>
    <w:rsid w:val="006553D8"/>
    <w:rsid w:val="00663049"/>
    <w:rsid w:val="0068363E"/>
    <w:rsid w:val="006D7AD6"/>
    <w:rsid w:val="007026C9"/>
    <w:rsid w:val="00740589"/>
    <w:rsid w:val="007417E4"/>
    <w:rsid w:val="00745B63"/>
    <w:rsid w:val="007569E6"/>
    <w:rsid w:val="007702CE"/>
    <w:rsid w:val="0077277F"/>
    <w:rsid w:val="007832CD"/>
    <w:rsid w:val="007B4BB9"/>
    <w:rsid w:val="007C2CD6"/>
    <w:rsid w:val="007E54C5"/>
    <w:rsid w:val="008375CE"/>
    <w:rsid w:val="00843374"/>
    <w:rsid w:val="00851494"/>
    <w:rsid w:val="00876CD7"/>
    <w:rsid w:val="00895FC3"/>
    <w:rsid w:val="008A5FC0"/>
    <w:rsid w:val="008B038B"/>
    <w:rsid w:val="008C21C8"/>
    <w:rsid w:val="008C62A3"/>
    <w:rsid w:val="008D3F0C"/>
    <w:rsid w:val="008F4904"/>
    <w:rsid w:val="00903C0B"/>
    <w:rsid w:val="009307F7"/>
    <w:rsid w:val="0093319F"/>
    <w:rsid w:val="009349AE"/>
    <w:rsid w:val="009521A5"/>
    <w:rsid w:val="009705FA"/>
    <w:rsid w:val="00977396"/>
    <w:rsid w:val="00982D44"/>
    <w:rsid w:val="009837C0"/>
    <w:rsid w:val="0099285F"/>
    <w:rsid w:val="009B141C"/>
    <w:rsid w:val="009C6D2C"/>
    <w:rsid w:val="009F34D1"/>
    <w:rsid w:val="009F6272"/>
    <w:rsid w:val="00A0013C"/>
    <w:rsid w:val="00A02423"/>
    <w:rsid w:val="00A13B23"/>
    <w:rsid w:val="00A66F26"/>
    <w:rsid w:val="00A97D5B"/>
    <w:rsid w:val="00AD681E"/>
    <w:rsid w:val="00B07E22"/>
    <w:rsid w:val="00B143E9"/>
    <w:rsid w:val="00B27ABF"/>
    <w:rsid w:val="00B46DDD"/>
    <w:rsid w:val="00B75998"/>
    <w:rsid w:val="00B90ADD"/>
    <w:rsid w:val="00B92C2C"/>
    <w:rsid w:val="00BC05F5"/>
    <w:rsid w:val="00BE0903"/>
    <w:rsid w:val="00BF0D7F"/>
    <w:rsid w:val="00BF297F"/>
    <w:rsid w:val="00BF3155"/>
    <w:rsid w:val="00BF50CE"/>
    <w:rsid w:val="00BF6BFF"/>
    <w:rsid w:val="00C0166D"/>
    <w:rsid w:val="00C17F74"/>
    <w:rsid w:val="00C73A69"/>
    <w:rsid w:val="00C767DE"/>
    <w:rsid w:val="00C76E0A"/>
    <w:rsid w:val="00C97AAB"/>
    <w:rsid w:val="00CA1837"/>
    <w:rsid w:val="00CB2BF9"/>
    <w:rsid w:val="00CF348A"/>
    <w:rsid w:val="00CF545A"/>
    <w:rsid w:val="00D029AD"/>
    <w:rsid w:val="00D06DEE"/>
    <w:rsid w:val="00D20F36"/>
    <w:rsid w:val="00D22357"/>
    <w:rsid w:val="00D26D3D"/>
    <w:rsid w:val="00D52C3B"/>
    <w:rsid w:val="00D54B7B"/>
    <w:rsid w:val="00D55C07"/>
    <w:rsid w:val="00D60829"/>
    <w:rsid w:val="00DA0A7F"/>
    <w:rsid w:val="00DA65F4"/>
    <w:rsid w:val="00DC016F"/>
    <w:rsid w:val="00E11D7F"/>
    <w:rsid w:val="00E25EB5"/>
    <w:rsid w:val="00E65506"/>
    <w:rsid w:val="00E95EC7"/>
    <w:rsid w:val="00EA074F"/>
    <w:rsid w:val="00ED13FA"/>
    <w:rsid w:val="00F011B1"/>
    <w:rsid w:val="00F0135F"/>
    <w:rsid w:val="00F0291A"/>
    <w:rsid w:val="00F74311"/>
    <w:rsid w:val="00FC0EBD"/>
    <w:rsid w:val="00FC7107"/>
    <w:rsid w:val="00FE260E"/>
    <w:rsid w:val="00FE6153"/>
    <w:rsid w:val="00FE6A14"/>
  </w:rsids>
  <m:mathPr>
    <m:mathFont m:val="Cambria Math"/>
    <m:brkBin m:val="before"/>
    <m:brkBinSub m:val="--"/>
    <m:smallFrac/>
    <m:dispDef/>
    <m:lMargin m:val="0"/>
    <m:rMargin m:val="0"/>
    <m:defJc m:val="centerGroup"/>
    <m:wrapIndent m:val="1440"/>
    <m:intLim m:val="subSup"/>
    <m:naryLim m:val="undOvr"/>
  </m:mathPr>
  <w:themeFontLang w:val="es-P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2071C37"/>
  <w15:docId w15:val="{8AD1A488-03AE-432D-8AE2-7B1B2A85B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PY"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7AD6"/>
    <w:rPr>
      <w:lang w:val="es-ES"/>
    </w:rPr>
  </w:style>
  <w:style w:type="paragraph" w:styleId="Ttulo2">
    <w:name w:val="heading 2"/>
    <w:basedOn w:val="Normal"/>
    <w:next w:val="Normal"/>
    <w:link w:val="Ttulo2Car"/>
    <w:uiPriority w:val="9"/>
    <w:unhideWhenUsed/>
    <w:qFormat/>
    <w:rsid w:val="0068363E"/>
    <w:pPr>
      <w:keepNext/>
      <w:keepLines/>
      <w:spacing w:before="200" w:after="0" w:line="256" w:lineRule="auto"/>
      <w:outlineLvl w:val="1"/>
    </w:pPr>
    <w:rPr>
      <w:rFonts w:ascii="Times New Roman" w:eastAsiaTheme="majorEastAsia" w:hAnsi="Times New Roman" w:cstheme="majorBidi"/>
      <w:b/>
      <w:bCs/>
      <w:sz w:val="24"/>
      <w:szCs w:val="26"/>
      <w:lang w:val="es-PY"/>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basedOn w:val="Fuentedeprrafopredeter"/>
    <w:uiPriority w:val="22"/>
    <w:qFormat/>
    <w:rsid w:val="004F288C"/>
    <w:rPr>
      <w:b/>
      <w:bCs/>
    </w:rPr>
  </w:style>
  <w:style w:type="character" w:customStyle="1" w:styleId="apple-converted-space">
    <w:name w:val="apple-converted-space"/>
    <w:basedOn w:val="Fuentedeprrafopredeter"/>
    <w:rsid w:val="004F288C"/>
  </w:style>
  <w:style w:type="paragraph" w:styleId="NormalWeb">
    <w:name w:val="Normal (Web)"/>
    <w:basedOn w:val="Normal"/>
    <w:uiPriority w:val="99"/>
    <w:unhideWhenUsed/>
    <w:rsid w:val="004F288C"/>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Hipervnculo">
    <w:name w:val="Hyperlink"/>
    <w:basedOn w:val="Fuentedeprrafopredeter"/>
    <w:uiPriority w:val="99"/>
    <w:unhideWhenUsed/>
    <w:rsid w:val="004F288C"/>
    <w:rPr>
      <w:color w:val="0000FF"/>
      <w:u w:val="single"/>
    </w:rPr>
  </w:style>
  <w:style w:type="paragraph" w:styleId="Prrafodelista">
    <w:name w:val="List Paragraph"/>
    <w:basedOn w:val="Normal"/>
    <w:uiPriority w:val="34"/>
    <w:qFormat/>
    <w:rsid w:val="00412A1F"/>
    <w:pPr>
      <w:ind w:left="720"/>
      <w:contextualSpacing/>
    </w:pPr>
  </w:style>
  <w:style w:type="paragraph" w:styleId="Encabezado">
    <w:name w:val="header"/>
    <w:basedOn w:val="Normal"/>
    <w:link w:val="EncabezadoCar"/>
    <w:uiPriority w:val="99"/>
    <w:unhideWhenUsed/>
    <w:rsid w:val="00412A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12A1F"/>
    <w:rPr>
      <w:lang w:val="es-ES"/>
    </w:rPr>
  </w:style>
  <w:style w:type="paragraph" w:styleId="Piedepgina">
    <w:name w:val="footer"/>
    <w:basedOn w:val="Normal"/>
    <w:link w:val="PiedepginaCar"/>
    <w:uiPriority w:val="99"/>
    <w:unhideWhenUsed/>
    <w:rsid w:val="00412A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12A1F"/>
    <w:rPr>
      <w:lang w:val="es-ES"/>
    </w:rPr>
  </w:style>
  <w:style w:type="character" w:customStyle="1" w:styleId="Mencinsinresolver1">
    <w:name w:val="Mención sin resolver1"/>
    <w:basedOn w:val="Fuentedeprrafopredeter"/>
    <w:uiPriority w:val="99"/>
    <w:semiHidden/>
    <w:unhideWhenUsed/>
    <w:rsid w:val="00895FC3"/>
    <w:rPr>
      <w:color w:val="605E5C"/>
      <w:shd w:val="clear" w:color="auto" w:fill="E1DFDD"/>
    </w:rPr>
  </w:style>
  <w:style w:type="paragraph" w:styleId="Bibliografa">
    <w:name w:val="Bibliography"/>
    <w:basedOn w:val="Normal"/>
    <w:next w:val="Normal"/>
    <w:uiPriority w:val="37"/>
    <w:unhideWhenUsed/>
    <w:rsid w:val="00EA074F"/>
    <w:pPr>
      <w:tabs>
        <w:tab w:val="left" w:pos="264"/>
      </w:tabs>
      <w:spacing w:after="240" w:line="240" w:lineRule="auto"/>
      <w:ind w:left="264" w:hanging="264"/>
    </w:pPr>
  </w:style>
  <w:style w:type="character" w:customStyle="1" w:styleId="Ttulo2Car">
    <w:name w:val="Título 2 Car"/>
    <w:basedOn w:val="Fuentedeprrafopredeter"/>
    <w:link w:val="Ttulo2"/>
    <w:uiPriority w:val="9"/>
    <w:rsid w:val="0068363E"/>
    <w:rPr>
      <w:rFonts w:ascii="Times New Roman" w:eastAsiaTheme="majorEastAsia" w:hAnsi="Times New Roman" w:cstheme="majorBidi"/>
      <w:b/>
      <w:bCs/>
      <w:sz w:val="24"/>
      <w:szCs w:val="26"/>
    </w:rPr>
  </w:style>
  <w:style w:type="character" w:styleId="Refdecomentario">
    <w:name w:val="annotation reference"/>
    <w:basedOn w:val="Fuentedeprrafopredeter"/>
    <w:uiPriority w:val="99"/>
    <w:semiHidden/>
    <w:unhideWhenUsed/>
    <w:rsid w:val="00E95EC7"/>
    <w:rPr>
      <w:sz w:val="16"/>
      <w:szCs w:val="16"/>
    </w:rPr>
  </w:style>
  <w:style w:type="paragraph" w:customStyle="1" w:styleId="divreferencedContentp">
    <w:name w:val="div_referencedContent_p"/>
    <w:basedOn w:val="Normal"/>
    <w:link w:val="divreferencedContentpCar"/>
    <w:rsid w:val="00E95EC7"/>
    <w:pPr>
      <w:pBdr>
        <w:left w:val="none" w:sz="0" w:space="10" w:color="auto"/>
      </w:pBdr>
      <w:spacing w:after="0" w:line="240" w:lineRule="auto"/>
    </w:pPr>
    <w:rPr>
      <w:rFonts w:ascii="Times New Roman" w:eastAsia="Times New Roman" w:hAnsi="Times New Roman" w:cs="Times New Roman"/>
      <w:sz w:val="24"/>
      <w:szCs w:val="24"/>
      <w:lang w:eastAsia="es-ES"/>
    </w:rPr>
  </w:style>
  <w:style w:type="character" w:customStyle="1" w:styleId="divreferencedContentpCar">
    <w:name w:val="div_referencedContent_p Car"/>
    <w:basedOn w:val="Fuentedeprrafopredeter"/>
    <w:link w:val="divreferencedContentp"/>
    <w:rsid w:val="00E95EC7"/>
    <w:rPr>
      <w:rFonts w:ascii="Times New Roman" w:eastAsia="Times New Roman" w:hAnsi="Times New Roman" w:cs="Times New Roman"/>
      <w:sz w:val="24"/>
      <w:szCs w:val="24"/>
      <w:lang w:val="es-ES" w:eastAsia="es-ES"/>
    </w:rPr>
  </w:style>
  <w:style w:type="character" w:customStyle="1" w:styleId="sc-2a2a0c3b-0">
    <w:name w:val="sc-2a2a0c3b-0"/>
    <w:basedOn w:val="Fuentedeprrafopredeter"/>
    <w:rsid w:val="00F011B1"/>
  </w:style>
  <w:style w:type="character" w:customStyle="1" w:styleId="Mencinsinresolver2">
    <w:name w:val="Mención sin resolver2"/>
    <w:basedOn w:val="Fuentedeprrafopredeter"/>
    <w:uiPriority w:val="99"/>
    <w:semiHidden/>
    <w:unhideWhenUsed/>
    <w:rsid w:val="000706EA"/>
    <w:rPr>
      <w:color w:val="808080"/>
      <w:shd w:val="clear" w:color="auto" w:fill="E6E6E6"/>
    </w:rPr>
  </w:style>
  <w:style w:type="character" w:customStyle="1" w:styleId="lhlbod">
    <w:name w:val="lhlbod"/>
    <w:basedOn w:val="Fuentedeprrafopredeter"/>
    <w:rsid w:val="00104AE8"/>
  </w:style>
  <w:style w:type="character" w:styleId="nfasis">
    <w:name w:val="Emphasis"/>
    <w:basedOn w:val="Fuentedeprrafopredeter"/>
    <w:uiPriority w:val="20"/>
    <w:qFormat/>
    <w:rsid w:val="00104AE8"/>
    <w:rPr>
      <w:i/>
      <w:iCs/>
    </w:rPr>
  </w:style>
  <w:style w:type="paragraph" w:styleId="Textocomentario">
    <w:name w:val="annotation text"/>
    <w:basedOn w:val="Normal"/>
    <w:link w:val="TextocomentarioCar"/>
    <w:uiPriority w:val="99"/>
    <w:semiHidden/>
    <w:unhideWhenUsed/>
    <w:rsid w:val="00FE260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E260E"/>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FE260E"/>
    <w:rPr>
      <w:b/>
      <w:bCs/>
    </w:rPr>
  </w:style>
  <w:style w:type="character" w:customStyle="1" w:styleId="AsuntodelcomentarioCar">
    <w:name w:val="Asunto del comentario Car"/>
    <w:basedOn w:val="TextocomentarioCar"/>
    <w:link w:val="Asuntodelcomentario"/>
    <w:uiPriority w:val="99"/>
    <w:semiHidden/>
    <w:rsid w:val="00FE260E"/>
    <w:rPr>
      <w:b/>
      <w:bCs/>
      <w:sz w:val="20"/>
      <w:szCs w:val="20"/>
      <w:lang w:val="es-ES"/>
    </w:rPr>
  </w:style>
  <w:style w:type="paragraph" w:styleId="Textodeglobo">
    <w:name w:val="Balloon Text"/>
    <w:basedOn w:val="Normal"/>
    <w:link w:val="TextodegloboCar"/>
    <w:uiPriority w:val="99"/>
    <w:semiHidden/>
    <w:unhideWhenUsed/>
    <w:rsid w:val="00FE260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E260E"/>
    <w:rPr>
      <w:rFonts w:ascii="Segoe UI" w:hAnsi="Segoe UI" w:cs="Segoe UI"/>
      <w:sz w:val="18"/>
      <w:szCs w:val="18"/>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8629290">
      <w:bodyDiv w:val="1"/>
      <w:marLeft w:val="0"/>
      <w:marRight w:val="0"/>
      <w:marTop w:val="0"/>
      <w:marBottom w:val="0"/>
      <w:divBdr>
        <w:top w:val="none" w:sz="0" w:space="0" w:color="auto"/>
        <w:left w:val="none" w:sz="0" w:space="0" w:color="auto"/>
        <w:bottom w:val="none" w:sz="0" w:space="0" w:color="auto"/>
        <w:right w:val="none" w:sz="0" w:space="0" w:color="auto"/>
      </w:divBdr>
    </w:div>
    <w:div w:id="838933382">
      <w:bodyDiv w:val="1"/>
      <w:marLeft w:val="0"/>
      <w:marRight w:val="0"/>
      <w:marTop w:val="0"/>
      <w:marBottom w:val="0"/>
      <w:divBdr>
        <w:top w:val="none" w:sz="0" w:space="0" w:color="auto"/>
        <w:left w:val="none" w:sz="0" w:space="0" w:color="auto"/>
        <w:bottom w:val="none" w:sz="0" w:space="0" w:color="auto"/>
        <w:right w:val="none" w:sz="0" w:space="0" w:color="auto"/>
      </w:divBdr>
    </w:div>
    <w:div w:id="961107214">
      <w:bodyDiv w:val="1"/>
      <w:marLeft w:val="0"/>
      <w:marRight w:val="0"/>
      <w:marTop w:val="0"/>
      <w:marBottom w:val="0"/>
      <w:divBdr>
        <w:top w:val="none" w:sz="0" w:space="0" w:color="auto"/>
        <w:left w:val="none" w:sz="0" w:space="0" w:color="auto"/>
        <w:bottom w:val="none" w:sz="0" w:space="0" w:color="auto"/>
        <w:right w:val="none" w:sz="0" w:space="0" w:color="auto"/>
      </w:divBdr>
    </w:div>
    <w:div w:id="1078013890">
      <w:bodyDiv w:val="1"/>
      <w:marLeft w:val="0"/>
      <w:marRight w:val="0"/>
      <w:marTop w:val="0"/>
      <w:marBottom w:val="0"/>
      <w:divBdr>
        <w:top w:val="none" w:sz="0" w:space="0" w:color="auto"/>
        <w:left w:val="none" w:sz="0" w:space="0" w:color="auto"/>
        <w:bottom w:val="none" w:sz="0" w:space="0" w:color="auto"/>
        <w:right w:val="none" w:sz="0" w:space="0" w:color="auto"/>
      </w:divBdr>
      <w:divsChild>
        <w:div w:id="2093039055">
          <w:marLeft w:val="0"/>
          <w:marRight w:val="0"/>
          <w:marTop w:val="0"/>
          <w:marBottom w:val="0"/>
          <w:divBdr>
            <w:top w:val="none" w:sz="0" w:space="0" w:color="auto"/>
            <w:left w:val="none" w:sz="0" w:space="0" w:color="auto"/>
            <w:bottom w:val="none" w:sz="0" w:space="0" w:color="auto"/>
            <w:right w:val="none" w:sz="0" w:space="0" w:color="auto"/>
          </w:divBdr>
        </w:div>
        <w:div w:id="7069480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012-346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C1A114-68E5-4060-B108-B2799CD5F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6305</Words>
  <Characters>56966</Characters>
  <Application>Microsoft Office Word</Application>
  <DocSecurity>0</DocSecurity>
  <Lines>999</Lines>
  <Paragraphs>276</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62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12320</dc:creator>
  <cp:lastModifiedBy>Andrea Gerasinchuk</cp:lastModifiedBy>
  <cp:revision>2</cp:revision>
  <dcterms:created xsi:type="dcterms:W3CDTF">2025-03-24T23:11:00Z</dcterms:created>
  <dcterms:modified xsi:type="dcterms:W3CDTF">2025-03-24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8FkYsLw"/&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GrammarlyDocumentId">
    <vt:lpwstr>d3ca6288dcac190f2449084e4955264a4fb27fd7fdd13fbfb8b609c652009764</vt:lpwstr>
  </property>
</Properties>
</file>